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w:t>
      </w:r>
      <w:bookmarkEnd w:id="4"/>
      <w:bookmarkEnd w:id="5"/>
      <w:bookmarkEnd w:id="6"/>
      <w:bookmarkEnd w:id="7"/>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4A643D">
      <w:pPr>
        <w:tabs>
          <w:tab w:val="left" w:pos="0"/>
        </w:tabs>
        <w:spacing w:after="0" w:line="360" w:lineRule="auto"/>
        <w:ind w:firstLine="3261"/>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41405D">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41405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41405D"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33420425" wp14:editId="06A5CD39">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1BEA5A7" wp14:editId="29E5B603">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6C84495C" wp14:editId="29FF3813">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3F16E8E0" wp14:editId="6CF0A726">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7494B79" wp14:editId="01E145BD">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3A3D22E6" wp14:editId="5670B715">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3D2C9631" wp14:editId="728AAF6A">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858A3" wp14:editId="1CED4B0B">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5664B911" wp14:editId="711C935F">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704E8750" wp14:editId="0FAA062C">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08BB6E13" wp14:editId="197A8933">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0CEE2925" wp14:editId="27AD2C16">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398111F2" wp14:editId="279A5578">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6CDAD4A" wp14:editId="7B7DE1C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74B465E" wp14:editId="0DD74B1C">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1769252D" wp14:editId="37C3E51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7137C671" wp14:editId="03C4D444">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10FE7E1" wp14:editId="4A3F7EE6">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00F4276F" wp14:editId="319973B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A76DAC">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6F800C7" wp14:editId="5342AF7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4052503B" wp14:editId="30DCC5C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209BE458" wp14:editId="1793CC47">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1C107E23" wp14:editId="3FC3BCFD">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335F932" wp14:editId="58A5D159">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6C5D2988" wp14:editId="4D0F3D51">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CB03074" wp14:editId="6E3FBEC9">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1E870D66" wp14:editId="3E19B694">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7B7E3244" wp14:editId="335B4720">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4FC46A2B" wp14:editId="3D29E1C4">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0AC6F67F" wp14:editId="0DEB14E5">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0E8D55DC" wp14:editId="5F238308">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066A6E4" wp14:editId="2D1D62A1">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5B5D803F" wp14:editId="2D0DCED9">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C52C22" wp14:editId="783ACAE5">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0286BC64" wp14:editId="05F5EBEC">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Pr="00A41CBE" w:rsidRDefault="00A41CBE" w:rsidP="00A41CBE">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5" w:name="_Toc72484166"/>
      <w:r>
        <w:rPr>
          <w:rFonts w:ascii="Times New Roman" w:eastAsia="Times New Roman" w:hAnsi="Times New Roman" w:cs="Times New Roman"/>
          <w:color w:val="auto"/>
          <w:spacing w:val="-1"/>
          <w:sz w:val="24"/>
          <w:szCs w:val="24"/>
        </w:rPr>
        <w:t xml:space="preserve">Simbol </w:t>
      </w:r>
      <w:r>
        <w:rPr>
          <w:rFonts w:ascii="Times New Roman" w:eastAsia="Times New Roman" w:hAnsi="Times New Roman" w:cs="Times New Roman"/>
          <w:i/>
          <w:color w:val="auto"/>
          <w:spacing w:val="-1"/>
          <w:sz w:val="24"/>
          <w:szCs w:val="24"/>
        </w:rPr>
        <w:t>State Diagram</w:t>
      </w:r>
      <w:bookmarkEnd w:id="45"/>
    </w:p>
    <w:tbl>
      <w:tblPr>
        <w:tblW w:w="0" w:type="auto"/>
        <w:tblInd w:w="5" w:type="dxa"/>
        <w:tblLayout w:type="fixed"/>
        <w:tblCellMar>
          <w:left w:w="0" w:type="dxa"/>
          <w:right w:w="0" w:type="dxa"/>
        </w:tblCellMar>
        <w:tblLook w:val="01E0" w:firstRow="1" w:lastRow="1" w:firstColumn="1" w:lastColumn="1" w:noHBand="0" w:noVBand="0"/>
      </w:tblPr>
      <w:tblGrid>
        <w:gridCol w:w="3237"/>
        <w:gridCol w:w="4577"/>
      </w:tblGrid>
      <w:tr w:rsidR="00A41CBE" w:rsidTr="00A41CBE">
        <w:trPr>
          <w:trHeight w:hRule="exact" w:val="55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689"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41CBE" w:rsidTr="00A41CBE">
        <w:trPr>
          <w:trHeight w:hRule="exact" w:val="964"/>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line="220" w:lineRule="exact"/>
            </w:pPr>
            <w:r>
              <w:rPr>
                <w:noProof/>
                <w:lang w:eastAsia="en-ID"/>
              </w:rPr>
              <w:drawing>
                <wp:anchor distT="0" distB="0" distL="114300" distR="114300" simplePos="0" relativeHeight="252046336" behindDoc="1" locked="0" layoutInCell="1" allowOverlap="1" wp14:anchorId="46687AED" wp14:editId="3140BDCA">
                  <wp:simplePos x="0" y="0"/>
                  <wp:positionH relativeFrom="column">
                    <wp:posOffset>276225</wp:posOffset>
                  </wp:positionH>
                  <wp:positionV relativeFrom="paragraph">
                    <wp:posOffset>132806</wp:posOffset>
                  </wp:positionV>
                  <wp:extent cx="1502410" cy="260985"/>
                  <wp:effectExtent l="0" t="0" r="2540" b="571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02410"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1CBE" w:rsidRDefault="00A41CBE" w:rsidP="003D6BB6">
            <w:pPr>
              <w:ind w:left="427"/>
            </w:pPr>
          </w:p>
          <w:p w:rsidR="00A41CBE" w:rsidRDefault="00A41CBE" w:rsidP="003D6BB6">
            <w:pPr>
              <w:spacing w:before="9" w:line="120" w:lineRule="exact"/>
              <w:rPr>
                <w:sz w:val="12"/>
                <w:szCs w:val="12"/>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line="358" w:lineRule="auto"/>
              <w:ind w:left="111" w:right="72"/>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merupakan</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e</w:t>
            </w:r>
            <w:r>
              <w:rPr>
                <w:rFonts w:ascii="Times New Roman" w:eastAsia="Times New Roman" w:hAnsi="Times New Roman" w:cs="Times New Roman"/>
                <w:i/>
                <w:sz w:val="24"/>
                <w:szCs w:val="24"/>
              </w:rPr>
              <w:t>nt</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8"/>
              <w:ind w:left="465"/>
            </w:pPr>
            <w:r>
              <w:rPr>
                <w:noProof/>
                <w:lang w:eastAsia="en-ID"/>
              </w:rPr>
              <w:drawing>
                <wp:inline distT="0" distB="0" distL="0" distR="0" wp14:anchorId="1BBDC7ED" wp14:editId="5AAB84E5">
                  <wp:extent cx="1458595" cy="25019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58595" cy="250190"/>
                          </a:xfrm>
                          <a:prstGeom prst="rect">
                            <a:avLst/>
                          </a:prstGeom>
                          <a:noFill/>
                          <a:ln>
                            <a:noFill/>
                          </a:ln>
                        </pic:spPr>
                      </pic:pic>
                    </a:graphicData>
                  </a:graphic>
                </wp:inline>
              </w:drawing>
            </w:r>
          </w:p>
          <w:p w:rsidR="00A41CBE" w:rsidRDefault="00A41CBE" w:rsidP="003D6BB6">
            <w:pPr>
              <w:spacing w:line="180" w:lineRule="exact"/>
              <w:rPr>
                <w:sz w:val="18"/>
                <w:szCs w:val="18"/>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 xml:space="preserve">do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4"/>
                <w:sz w:val="24"/>
                <w:szCs w:val="24"/>
              </w:rPr>
              <w:t>e</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3"/>
                <w:sz w:val="24"/>
                <w:szCs w:val="24"/>
              </w:rPr>
              <w:t xml:space="preserve"> suatu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457"/>
            </w:pPr>
            <w:r>
              <w:rPr>
                <w:noProof/>
                <w:lang w:eastAsia="en-ID"/>
              </w:rPr>
              <w:drawing>
                <wp:inline distT="0" distB="0" distL="0" distR="0" wp14:anchorId="01162F12" wp14:editId="4B186BE7">
                  <wp:extent cx="1469390" cy="2393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69390" cy="239395"/>
                          </a:xfrm>
                          <a:prstGeom prst="rect">
                            <a:avLst/>
                          </a:prstGeom>
                          <a:noFill/>
                          <a:ln>
                            <a:noFill/>
                          </a:ln>
                        </pic:spPr>
                      </pic:pic>
                    </a:graphicData>
                  </a:graphic>
                </wp:inline>
              </w:drawing>
            </w:r>
          </w:p>
          <w:p w:rsidR="00A41CBE" w:rsidRDefault="00A41CBE" w:rsidP="003D6BB6">
            <w:pPr>
              <w:spacing w:before="6" w:line="180" w:lineRule="exact"/>
              <w:rPr>
                <w:sz w:val="19"/>
                <w:szCs w:val="19"/>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DC7494">
              <w:rPr>
                <w:rFonts w:ascii="Times New Roman" w:eastAsia="Times New Roman" w:hAnsi="Times New Roman" w:cs="Times New Roman"/>
                <w:spacing w:val="-3"/>
                <w:sz w:val="24"/>
                <w:szCs w:val="24"/>
              </w:rPr>
              <w:t xml:space="preserve">merupakan </w:t>
            </w:r>
            <w:r>
              <w:rPr>
                <w:rFonts w:ascii="Times New Roman" w:eastAsia="Times New Roman" w:hAnsi="Times New Roman" w:cs="Times New Roman"/>
                <w:spacing w:val="-3"/>
                <w:sz w:val="24"/>
                <w:szCs w:val="24"/>
              </w:rPr>
              <w:t xml:space="preserve">suat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p>
        </w:tc>
      </w:tr>
      <w:tr w:rsidR="00A41CBE" w:rsidTr="00A41CBE">
        <w:trPr>
          <w:trHeight w:hRule="exact" w:val="144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19" w:line="260" w:lineRule="exact"/>
              <w:rPr>
                <w:sz w:val="26"/>
                <w:szCs w:val="26"/>
              </w:rPr>
            </w:pPr>
          </w:p>
          <w:p w:rsidR="00A41CBE" w:rsidRDefault="00A41CBE" w:rsidP="003D6BB6">
            <w:pPr>
              <w:ind w:left="450"/>
            </w:pPr>
            <w:r>
              <w:rPr>
                <w:noProof/>
                <w:lang w:eastAsia="en-ID"/>
              </w:rPr>
              <w:drawing>
                <wp:inline distT="0" distB="0" distL="0" distR="0" wp14:anchorId="02F056C3" wp14:editId="593D2D9C">
                  <wp:extent cx="1480185" cy="2501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80185" cy="250190"/>
                          </a:xfrm>
                          <a:prstGeom prst="rect">
                            <a:avLst/>
                          </a:prstGeom>
                          <a:noFill/>
                          <a:ln>
                            <a:noFill/>
                          </a:ln>
                        </pic:spPr>
                      </pic:pic>
                    </a:graphicData>
                  </a:graphic>
                </wp:inline>
              </w:drawing>
            </w:r>
          </w:p>
          <w:p w:rsidR="00A41CBE" w:rsidRDefault="00A41CBE" w:rsidP="003D6BB6">
            <w:pPr>
              <w:spacing w:before="7" w:line="160" w:lineRule="exact"/>
              <w:rPr>
                <w:sz w:val="17"/>
                <w:szCs w:val="17"/>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DC7494">
            <w:pPr>
              <w:spacing w:before="87"/>
              <w:ind w:left="111"/>
              <w:rPr>
                <w:sz w:val="24"/>
                <w:szCs w:val="24"/>
              </w:rPr>
            </w:pP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r w:rsidR="00DC7494">
              <w:rPr>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p>
        </w:tc>
      </w:tr>
    </w:tbl>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6" w:name="_Toc71292646"/>
      <w:bookmarkStart w:id="47"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6"/>
      <w:bookmarkEnd w:id="47"/>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E5E4FD6" wp14:editId="6329BC2D">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342A11CF" wp14:editId="4CF9FB41">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110329F" wp14:editId="4572F173">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D302B92" wp14:editId="1C046D83">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69B497E3" wp14:editId="5033CD16">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3EE63BB" wp14:editId="7B74EE26">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1426C083" wp14:editId="2DB42B8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1F42AF49" wp14:editId="5C4B3D10">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03E663AA" wp14:editId="388A1819">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0D8BEE26" wp14:editId="4C3BE732">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31213644" wp14:editId="622BA505">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F66943F" wp14:editId="5D521026">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304264C9" wp14:editId="7E214AD5">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5E40C916" wp14:editId="766F26A2">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212A064C" wp14:editId="64404562">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10B2AE26" wp14:editId="31CFB0B6">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7BB05D8" wp14:editId="2CDBED23">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0C251E00" wp14:editId="06FCA80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25C655E8" wp14:editId="44DA5E74">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08665253" wp14:editId="5870E6E2">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7E5656CC" wp14:editId="514CC320">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08E67593" wp14:editId="0C393EC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0B2B135F" wp14:editId="0E92CF46">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12666E7" wp14:editId="294687C8">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28540D">
      <w:pPr>
        <w:pStyle w:val="Heading1"/>
        <w:numPr>
          <w:ilvl w:val="0"/>
          <w:numId w:val="50"/>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8"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8"/>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1D3D1A9" wp14:editId="061EF73F">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FC00FF">
      <w:pPr>
        <w:pStyle w:val="Heading1"/>
        <w:numPr>
          <w:ilvl w:val="0"/>
          <w:numId w:val="50"/>
        </w:numPr>
        <w:spacing w:before="0"/>
        <w:ind w:left="567" w:hanging="567"/>
        <w:rPr>
          <w:rFonts w:ascii="Times New Roman" w:eastAsia="Times New Roman" w:hAnsi="Times New Roman" w:cs="Times New Roman"/>
          <w:i/>
          <w:color w:val="auto"/>
          <w:spacing w:val="-1"/>
          <w:sz w:val="24"/>
          <w:szCs w:val="24"/>
        </w:rPr>
      </w:pPr>
      <w:bookmarkStart w:id="49"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9"/>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6CFFDDDD" wp14:editId="2EEF470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2C85503B" wp14:editId="1163BC1B">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3A341507" wp14:editId="7B17706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4D3F13FA" wp14:editId="07EE3677">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41405D"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35pt;height:19.65pt">
                  <v:imagedata r:id="rId76"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41405D" w:rsidP="003D6BB6">
            <w:pPr>
              <w:ind w:left="338"/>
            </w:pPr>
            <w:r>
              <w:pict w14:anchorId="3D107C30">
                <v:shape id="_x0000_i1026" type="#_x0000_t75" style="width:127.65pt;height:19.6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41405D" w:rsidP="003D6BB6">
            <w:pPr>
              <w:ind w:left="346"/>
            </w:pPr>
            <w:r>
              <w:pict w14:anchorId="34B32CB4">
                <v:shape id="_x0000_i1027" type="#_x0000_t75" style="width:127.65pt;height:19.65pt">
                  <v:imagedata r:id="rId78"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5C121784" wp14:editId="3D1D08A2">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41405D" w:rsidP="003D6BB6">
            <w:pPr>
              <w:ind w:left="338"/>
            </w:pPr>
            <w:r>
              <w:pict w14:anchorId="78D46728">
                <v:shape id="_x0000_i1028" type="#_x0000_t75" style="width:127.65pt;height:19.6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1D8CDD7E" wp14:editId="4019FA33">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41405D" w:rsidP="003D6BB6">
            <w:pPr>
              <w:ind w:left="298"/>
            </w:pPr>
            <w:r>
              <w:pict w14:anchorId="489E3D2B">
                <v:shape id="_x0000_i1029" type="#_x0000_t75" style="width:131.85pt;height:19.65pt">
                  <v:imagedata r:id="rId81"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41405D" w:rsidP="003D6BB6">
            <w:pPr>
              <w:ind w:left="318"/>
            </w:pPr>
            <w:r>
              <w:pict w14:anchorId="11FD5BE8">
                <v:shape id="_x0000_i1030" type="#_x0000_t75" style="width:129.95pt;height:18.7pt">
                  <v:imagedata r:id="rId82"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41405D" w:rsidP="003D6BB6">
            <w:pPr>
              <w:spacing w:before="84"/>
              <w:ind w:left="318"/>
            </w:pPr>
            <w:r>
              <w:pict w14:anchorId="6431F7B6">
                <v:shape id="_x0000_i1031" type="#_x0000_t75" style="width:129.95pt;height:18.7pt">
                  <v:imagedata r:id="rId83"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4"/>
          <w:footerReference w:type="default" r:id="rId85"/>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50" w:name="_Toc70281112"/>
      <w:bookmarkStart w:id="51" w:name="_Toc70281296"/>
      <w:bookmarkStart w:id="52" w:name="_Toc70282872"/>
      <w:bookmarkStart w:id="53" w:name="_Toc72484170"/>
      <w:r>
        <w:rPr>
          <w:rFonts w:ascii="Times New Roman" w:hAnsi="Times New Roman" w:cs="Times New Roman"/>
          <w:noProof/>
          <w:color w:val="auto"/>
        </w:rPr>
        <w:lastRenderedPageBreak/>
        <w:t>BAB I</w:t>
      </w:r>
      <w:bookmarkStart w:id="54" w:name="_Toc70281113"/>
      <w:bookmarkStart w:id="55" w:name="_Toc70281297"/>
      <w:bookmarkStart w:id="56" w:name="_Toc70282873"/>
      <w:bookmarkEnd w:id="50"/>
      <w:bookmarkEnd w:id="51"/>
      <w:bookmarkEnd w:id="52"/>
      <w:bookmarkEnd w:id="53"/>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7" w:name="_Toc72484171"/>
      <w:r>
        <w:rPr>
          <w:rFonts w:ascii="Times New Roman" w:hAnsi="Times New Roman" w:cs="Times New Roman"/>
          <w:noProof/>
          <w:color w:val="auto"/>
        </w:rPr>
        <w:t>PENDAHULUAN</w:t>
      </w:r>
      <w:bookmarkEnd w:id="54"/>
      <w:bookmarkEnd w:id="55"/>
      <w:bookmarkEnd w:id="56"/>
      <w:bookmarkEnd w:id="57"/>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8" w:name="_Toc70281114"/>
      <w:bookmarkStart w:id="59" w:name="_Toc70281298"/>
      <w:bookmarkStart w:id="60" w:name="_Toc70282874"/>
      <w:bookmarkStart w:id="61" w:name="_Toc72484172"/>
      <w:r w:rsidRPr="000D4448">
        <w:rPr>
          <w:rFonts w:ascii="Times New Roman" w:hAnsi="Times New Roman" w:cs="Times New Roman"/>
          <w:noProof/>
          <w:color w:val="auto"/>
          <w:sz w:val="24"/>
          <w:szCs w:val="24"/>
        </w:rPr>
        <w:t>Latar Belakang</w:t>
      </w:r>
      <w:bookmarkEnd w:id="58"/>
      <w:bookmarkEnd w:id="59"/>
      <w:bookmarkEnd w:id="60"/>
      <w:bookmarkEnd w:id="61"/>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F67402">
        <w:rPr>
          <w:rFonts w:ascii="Times New Roman" w:hAnsi="Times New Roman" w:cs="Times New Roman"/>
          <w:sz w:val="24"/>
          <w:szCs w:val="24"/>
        </w:rPr>
        <w:t>, perhituna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2" w:name="_Toc70281115"/>
      <w:bookmarkStart w:id="63" w:name="_Toc70281299"/>
      <w:bookmarkStart w:id="64" w:name="_Toc70282875"/>
      <w:bookmarkStart w:id="65" w:name="_Toc72484173"/>
      <w:r w:rsidRPr="001D32B3">
        <w:rPr>
          <w:rFonts w:ascii="Times New Roman" w:hAnsi="Times New Roman" w:cs="Times New Roman"/>
          <w:noProof/>
          <w:color w:val="auto"/>
          <w:sz w:val="24"/>
          <w:szCs w:val="24"/>
        </w:rPr>
        <w:t>Rumusan Masalah</w:t>
      </w:r>
      <w:bookmarkEnd w:id="62"/>
      <w:bookmarkEnd w:id="63"/>
      <w:bookmarkEnd w:id="64"/>
      <w:bookmarkEnd w:id="65"/>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 xml:space="preserve">Bagaimana membuat </w:t>
      </w:r>
      <w:r w:rsidR="004E446C" w:rsidRPr="00D8040B">
        <w:t xml:space="preserve">sistem perhitungan penjualan barang </w:t>
      </w:r>
      <w:r w:rsidR="004E446C">
        <w:t>terhadap konsumen</w:t>
      </w:r>
      <w:r w:rsidR="004E57D4">
        <w:t xml:space="preserve">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6" w:name="_Toc70281116"/>
      <w:bookmarkStart w:id="67" w:name="_Toc70281300"/>
      <w:bookmarkStart w:id="68" w:name="_Toc70282876"/>
      <w:bookmarkStart w:id="69" w:name="_Toc72484174"/>
      <w:r>
        <w:rPr>
          <w:rFonts w:ascii="Times New Roman" w:hAnsi="Times New Roman" w:cs="Times New Roman"/>
          <w:noProof/>
          <w:color w:val="auto"/>
          <w:sz w:val="24"/>
          <w:szCs w:val="24"/>
        </w:rPr>
        <w:t>Maksud Dan Tujuan</w:t>
      </w:r>
      <w:bookmarkEnd w:id="66"/>
      <w:bookmarkEnd w:id="67"/>
      <w:bookmarkEnd w:id="68"/>
      <w:bookmarkEnd w:id="69"/>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rhitungan penjualan barang </w:t>
      </w:r>
      <w:r w:rsidR="004E446C">
        <w:rPr>
          <w:rFonts w:ascii="Times New Roman" w:hAnsi="Times New Roman" w:cs="Times New Roman"/>
          <w:sz w:val="24"/>
          <w:szCs w:val="24"/>
        </w:rPr>
        <w:t>terhadap konsume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n barang.</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7C036E"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roses </w:t>
      </w:r>
      <w:r w:rsidR="004E446C">
        <w:rPr>
          <w:rFonts w:ascii="Times New Roman" w:hAnsi="Times New Roman" w:cs="Times New Roman"/>
          <w:sz w:val="24"/>
          <w:szCs w:val="24"/>
        </w:rPr>
        <w:t>Penjualan barang</w:t>
      </w:r>
      <w:r>
        <w:rPr>
          <w:rFonts w:ascii="Times New Roman" w:hAnsi="Times New Roman" w:cs="Times New Roman"/>
          <w:sz w:val="24"/>
          <w:szCs w:val="24"/>
        </w:rPr>
        <w:t xml:space="preserve"> terhadap konsumen</w:t>
      </w:r>
    </w:p>
    <w:p w:rsidR="007C036E" w:rsidRPr="004E446C" w:rsidRDefault="007C036E"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Laporan penjualan barang terhadap konsumen</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0281118"/>
      <w:bookmarkStart w:id="71" w:name="_Toc70281302"/>
      <w:bookmarkStart w:id="72" w:name="_Toc70282878"/>
      <w:bookmarkStart w:id="73" w:name="_Toc72484176"/>
      <w:r>
        <w:rPr>
          <w:rFonts w:ascii="Times New Roman" w:hAnsi="Times New Roman" w:cs="Times New Roman"/>
          <w:noProof/>
          <w:color w:val="auto"/>
          <w:sz w:val="24"/>
          <w:szCs w:val="24"/>
        </w:rPr>
        <w:t>Batasan Masalah</w:t>
      </w:r>
      <w:bookmarkEnd w:id="70"/>
      <w:bookmarkEnd w:id="71"/>
      <w:bookmarkEnd w:id="72"/>
      <w:bookmarkEnd w:id="73"/>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5D3F69F5" wp14:editId="64D0C54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4" w:name="_Toc71362816"/>
            <w:bookmarkStart w:id="75"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4"/>
            <w:bookmarkEnd w:id="75"/>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6" w:name="_Toc70281120"/>
      <w:bookmarkStart w:id="77" w:name="_Toc70281304"/>
      <w:bookmarkStart w:id="78" w:name="_Toc70282880"/>
      <w:bookmarkStart w:id="79" w:name="_Toc72484177"/>
      <w:r>
        <w:rPr>
          <w:rFonts w:ascii="Times New Roman" w:hAnsi="Times New Roman" w:cs="Times New Roman"/>
          <w:noProof/>
          <w:color w:val="auto"/>
          <w:sz w:val="24"/>
          <w:szCs w:val="24"/>
        </w:rPr>
        <w:lastRenderedPageBreak/>
        <w:t>Tempat dan Waktu</w:t>
      </w:r>
      <w:bookmarkEnd w:id="76"/>
      <w:bookmarkEnd w:id="77"/>
      <w:bookmarkEnd w:id="78"/>
      <w:bookmarkEnd w:id="79"/>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0" w:name="_Toc70281121"/>
      <w:bookmarkStart w:id="81" w:name="_Toc70281305"/>
      <w:bookmarkStart w:id="82" w:name="_Toc70282881"/>
      <w:bookmarkStart w:id="83" w:name="_Toc71293063"/>
      <w:bookmarkStart w:id="84" w:name="_Toc71293187"/>
      <w:bookmarkStart w:id="85" w:name="_Toc71293328"/>
      <w:bookmarkStart w:id="86" w:name="_Toc71362611"/>
      <w:bookmarkStart w:id="87"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0"/>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2484178"/>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7"/>
          <w:footerReference w:type="default" r:id="rId88"/>
          <w:headerReference w:type="first" r:id="rId89"/>
          <w:footerReference w:type="first" r:id="rId9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2484179"/>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2484180"/>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8" w:name="_Toc70281127"/>
            <w:bookmarkStart w:id="109" w:name="_Toc70281311"/>
            <w:bookmarkStart w:id="110"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382D1680" wp14:editId="34C500F2">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41405D" w:rsidRDefault="0041405D"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41405D" w:rsidRPr="007451B6" w:rsidRDefault="0041405D"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41405D" w:rsidRDefault="0041405D"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41405D" w:rsidRPr="007451B6" w:rsidRDefault="0041405D"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4C21298" wp14:editId="244FFA0F">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2B38C4B4" wp14:editId="3BDEEA28">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1C9E648" wp14:editId="69944B9E">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925E927" wp14:editId="3E6E6791">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2C87FCD2" wp14:editId="77FAC147">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9D5BB73" wp14:editId="478511F4">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570E9C0D" wp14:editId="66857377">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8AB86C8" wp14:editId="575E655F">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Kasir</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Kasir</w:t>
                            </w:r>
                          </w:p>
                          <w:p w:rsidR="0041405D" w:rsidRPr="007451B6" w:rsidRDefault="0041405D"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5B63C8A0" wp14:editId="1E14772C">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41405D" w:rsidRPr="00E278C9" w:rsidRDefault="0041405D" w:rsidP="000C1AED">
                                  <w:pPr>
                                    <w:spacing w:after="0" w:line="360" w:lineRule="auto"/>
                                    <w:jc w:val="center"/>
                                    <w:rPr>
                                      <w:rFonts w:ascii="Times New Roman" w:hAnsi="Times New Roman" w:cs="Times New Roman"/>
                                    </w:rPr>
                                  </w:pPr>
                                  <w:r>
                                    <w:rPr>
                                      <w:rFonts w:ascii="Times New Roman" w:hAnsi="Times New Roman" w:cs="Times New Roman"/>
                                    </w:rPr>
                                    <w:t>Bapak Asep</w:t>
                                  </w:r>
                                </w:p>
                                <w:p w:rsidR="0041405D" w:rsidRPr="007451B6" w:rsidRDefault="0041405D"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41405D" w:rsidRDefault="0041405D"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41405D" w:rsidRPr="00E278C9" w:rsidRDefault="0041405D" w:rsidP="000C1AED">
                            <w:pPr>
                              <w:spacing w:after="0" w:line="360" w:lineRule="auto"/>
                              <w:jc w:val="center"/>
                              <w:rPr>
                                <w:rFonts w:ascii="Times New Roman" w:hAnsi="Times New Roman" w:cs="Times New Roman"/>
                              </w:rPr>
                            </w:pPr>
                            <w:r>
                              <w:rPr>
                                <w:rFonts w:ascii="Times New Roman" w:hAnsi="Times New Roman" w:cs="Times New Roman"/>
                              </w:rPr>
                              <w:t>Bapak Asep</w:t>
                            </w:r>
                          </w:p>
                          <w:p w:rsidR="0041405D" w:rsidRPr="007451B6" w:rsidRDefault="0041405D"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1" w:name="_Toc72484183"/>
      <w:r>
        <w:rPr>
          <w:rFonts w:ascii="Times New Roman" w:hAnsi="Times New Roman" w:cs="Times New Roman"/>
          <w:color w:val="auto"/>
          <w:sz w:val="24"/>
          <w:szCs w:val="24"/>
        </w:rPr>
        <w:t>Struktur Organisasi Satria Jaya</w:t>
      </w:r>
      <w:bookmarkEnd w:id="108"/>
      <w:bookmarkEnd w:id="109"/>
      <w:bookmarkEnd w:id="110"/>
      <w:bookmarkEnd w:id="111"/>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0281128"/>
      <w:bookmarkStart w:id="113" w:name="_Toc70281312"/>
      <w:bookmarkStart w:id="114" w:name="_Toc70282888"/>
      <w:bookmarkStart w:id="115"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2"/>
      <w:bookmarkEnd w:id="113"/>
      <w:bookmarkEnd w:id="114"/>
      <w:bookmarkEnd w:id="115"/>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6" w:name="_Toc70281129"/>
      <w:bookmarkStart w:id="117" w:name="_Toc70281313"/>
      <w:bookmarkStart w:id="118" w:name="_Toc70282889"/>
      <w:bookmarkStart w:id="119" w:name="_Toc72484185"/>
      <w:r w:rsidRPr="00AC7318">
        <w:rPr>
          <w:rFonts w:ascii="Times New Roman" w:hAnsi="Times New Roman" w:cs="Times New Roman"/>
          <w:color w:val="auto"/>
          <w:sz w:val="24"/>
          <w:szCs w:val="24"/>
        </w:rPr>
        <w:lastRenderedPageBreak/>
        <w:t>Landasan Teori</w:t>
      </w:r>
      <w:bookmarkEnd w:id="116"/>
      <w:bookmarkEnd w:id="117"/>
      <w:bookmarkEnd w:id="118"/>
      <w:bookmarkEnd w:id="119"/>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0" w:name="_Toc70281130"/>
      <w:bookmarkStart w:id="121" w:name="_Toc70281314"/>
      <w:bookmarkStart w:id="122" w:name="_Toc70282890"/>
      <w:bookmarkStart w:id="123"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0"/>
      <w:bookmarkEnd w:id="121"/>
      <w:bookmarkEnd w:id="122"/>
      <w:bookmarkEnd w:id="123"/>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4" w:name="_Toc70281131"/>
      <w:bookmarkStart w:id="125" w:name="_Toc70281315"/>
      <w:bookmarkStart w:id="126" w:name="_Toc70282891"/>
      <w:bookmarkStart w:id="127"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4"/>
      <w:bookmarkEnd w:id="125"/>
      <w:bookmarkEnd w:id="126"/>
      <w:bookmarkEnd w:id="127"/>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8" w:name="_Toc70281132"/>
      <w:bookmarkStart w:id="129" w:name="_Toc70281316"/>
      <w:bookmarkStart w:id="130" w:name="_Toc70282892"/>
      <w:bookmarkStart w:id="131"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8"/>
      <w:bookmarkEnd w:id="129"/>
      <w:bookmarkEnd w:id="130"/>
      <w:bookmarkEnd w:id="131"/>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2" w:name="_Toc70281133"/>
      <w:bookmarkStart w:id="133" w:name="_Toc70281317"/>
      <w:bookmarkStart w:id="134" w:name="_Toc70282893"/>
      <w:bookmarkStart w:id="135"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2"/>
      <w:bookmarkEnd w:id="133"/>
      <w:bookmarkEnd w:id="134"/>
      <w:bookmarkEnd w:id="135"/>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6" w:name="_Toc70281134"/>
      <w:bookmarkStart w:id="137" w:name="_Toc70281318"/>
      <w:bookmarkStart w:id="138" w:name="_Toc70282894"/>
      <w:bookmarkStart w:id="139"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6"/>
      <w:bookmarkEnd w:id="137"/>
      <w:bookmarkEnd w:id="138"/>
      <w:bookmarkEnd w:id="139"/>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0" w:name="_Toc70281135"/>
      <w:bookmarkStart w:id="141" w:name="_Toc70281319"/>
      <w:bookmarkStart w:id="142" w:name="_Toc70282895"/>
      <w:bookmarkStart w:id="143"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0"/>
      <w:bookmarkEnd w:id="141"/>
      <w:bookmarkEnd w:id="142"/>
      <w:bookmarkEnd w:id="143"/>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4" w:name="_Toc70281136"/>
      <w:bookmarkStart w:id="145" w:name="_Toc70281320"/>
      <w:bookmarkStart w:id="146" w:name="_Toc70282896"/>
      <w:bookmarkStart w:id="147"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4"/>
      <w:bookmarkEnd w:id="145"/>
      <w:bookmarkEnd w:id="146"/>
      <w:bookmarkEnd w:id="147"/>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8" w:name="_Toc70281137"/>
      <w:bookmarkStart w:id="149" w:name="_Toc70281321"/>
      <w:bookmarkStart w:id="150" w:name="_Toc70282897"/>
      <w:bookmarkStart w:id="151"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8"/>
      <w:bookmarkEnd w:id="149"/>
      <w:bookmarkEnd w:id="150"/>
      <w:bookmarkEnd w:id="151"/>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2" w:name="_Toc70281138"/>
      <w:bookmarkStart w:id="153" w:name="_Toc70281322"/>
      <w:bookmarkStart w:id="154" w:name="_Toc70282898"/>
      <w:bookmarkStart w:id="155"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2"/>
      <w:bookmarkEnd w:id="153"/>
      <w:bookmarkEnd w:id="154"/>
      <w:bookmarkEnd w:id="155"/>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6" w:name="_Toc70281139"/>
      <w:bookmarkStart w:id="157" w:name="_Toc70281323"/>
      <w:bookmarkStart w:id="158" w:name="_Toc70282899"/>
      <w:bookmarkStart w:id="159"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6"/>
      <w:bookmarkEnd w:id="157"/>
      <w:bookmarkEnd w:id="158"/>
      <w:bookmarkEnd w:id="159"/>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0" w:name="_Toc70281140"/>
      <w:bookmarkStart w:id="161" w:name="_Toc70281324"/>
      <w:bookmarkStart w:id="162" w:name="_Toc70282900"/>
      <w:bookmarkStart w:id="163"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0"/>
      <w:bookmarkEnd w:id="161"/>
      <w:bookmarkEnd w:id="162"/>
      <w:bookmarkEnd w:id="163"/>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4" w:name="_Toc70281141"/>
      <w:bookmarkStart w:id="165" w:name="_Toc70281325"/>
      <w:bookmarkStart w:id="166" w:name="_Toc70282901"/>
      <w:bookmarkStart w:id="167"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4"/>
      <w:bookmarkEnd w:id="165"/>
      <w:bookmarkEnd w:id="166"/>
      <w:bookmarkEnd w:id="167"/>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8" w:name="_Toc70281142"/>
      <w:bookmarkStart w:id="169" w:name="_Toc70281326"/>
      <w:bookmarkStart w:id="170" w:name="_Toc70282902"/>
      <w:bookmarkStart w:id="171"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8"/>
      <w:bookmarkEnd w:id="169"/>
      <w:bookmarkEnd w:id="170"/>
      <w:bookmarkEnd w:id="171"/>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361B10" w:rsidRPr="00BF51AC" w:rsidRDefault="00361B10" w:rsidP="00361B10">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Pr>
          <w:rFonts w:ascii="Times New Roman" w:hAnsi="Times New Roman" w:cs="Times New Roman"/>
          <w:i/>
          <w:sz w:val="24"/>
          <w:szCs w:val="24"/>
        </w:rPr>
        <w:t>State</w:t>
      </w:r>
      <w:r w:rsidRPr="00BF51AC">
        <w:rPr>
          <w:rFonts w:ascii="Times New Roman" w:hAnsi="Times New Roman" w:cs="Times New Roman"/>
          <w:i/>
          <w:sz w:val="24"/>
          <w:szCs w:val="24"/>
        </w:rPr>
        <w:t xml:space="preserve"> Diagram</w:t>
      </w:r>
    </w:p>
    <w:p w:rsidR="00361B10" w:rsidRDefault="00361B10" w:rsidP="00FE7797">
      <w:pPr>
        <w:tabs>
          <w:tab w:val="left" w:pos="1843"/>
        </w:tabs>
        <w:spacing w:after="0" w:line="360" w:lineRule="auto"/>
        <w:ind w:firstLine="851"/>
        <w:jc w:val="both"/>
        <w:rPr>
          <w:rFonts w:ascii="Times New Roman" w:hAnsi="Times New Roman" w:cs="Times New Roman"/>
          <w:sz w:val="24"/>
          <w:szCs w:val="24"/>
        </w:rPr>
      </w:pPr>
      <w:r w:rsidRPr="00361B10">
        <w:rPr>
          <w:rFonts w:ascii="Times New Roman" w:hAnsi="Times New Roman" w:cs="Times New Roman"/>
          <w:sz w:val="24"/>
          <w:szCs w:val="24"/>
        </w:rPr>
        <w:t xml:space="preserve">Menggambarkan semua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kondisi) yang dimiliki oleh suatu </w:t>
      </w:r>
      <w:r w:rsidRPr="00361B10">
        <w:rPr>
          <w:rFonts w:ascii="Times New Roman" w:hAnsi="Times New Roman" w:cs="Times New Roman"/>
          <w:i/>
          <w:sz w:val="24"/>
          <w:szCs w:val="24"/>
        </w:rPr>
        <w:t xml:space="preserve">object </w:t>
      </w:r>
      <w:r w:rsidRPr="00361B10">
        <w:rPr>
          <w:rFonts w:ascii="Times New Roman" w:hAnsi="Times New Roman" w:cs="Times New Roman"/>
          <w:sz w:val="24"/>
          <w:szCs w:val="24"/>
        </w:rPr>
        <w:t xml:space="preserve">dari suatu </w:t>
      </w:r>
      <w:r w:rsidRPr="00361B10">
        <w:rPr>
          <w:rFonts w:ascii="Times New Roman" w:hAnsi="Times New Roman" w:cs="Times New Roman"/>
          <w:i/>
          <w:sz w:val="24"/>
          <w:szCs w:val="24"/>
        </w:rPr>
        <w:t xml:space="preserve">class </w:t>
      </w:r>
      <w:r w:rsidRPr="00361B10">
        <w:rPr>
          <w:rFonts w:ascii="Times New Roman" w:hAnsi="Times New Roman" w:cs="Times New Roman"/>
          <w:sz w:val="24"/>
          <w:szCs w:val="24"/>
        </w:rPr>
        <w:t xml:space="preserve">dan keadaan yang menyebabkan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berubah. Kejadian dapat berupa </w:t>
      </w:r>
      <w:r w:rsidRPr="00361B10">
        <w:rPr>
          <w:rFonts w:ascii="Times New Roman" w:hAnsi="Times New Roman" w:cs="Times New Roman"/>
          <w:i/>
          <w:sz w:val="24"/>
          <w:szCs w:val="24"/>
        </w:rPr>
        <w:t>object</w:t>
      </w:r>
      <w:r w:rsidRPr="00361B10">
        <w:rPr>
          <w:rFonts w:ascii="Times New Roman" w:hAnsi="Times New Roman" w:cs="Times New Roman"/>
          <w:sz w:val="24"/>
          <w:szCs w:val="24"/>
        </w:rPr>
        <w:t xml:space="preserve"> lain yang mengirim pes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lastRenderedPageBreak/>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2" w:name="_Toc70281143"/>
      <w:bookmarkStart w:id="173" w:name="_Toc70281327"/>
      <w:bookmarkStart w:id="174" w:name="_Toc70282903"/>
      <w:bookmarkStart w:id="175"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2"/>
      <w:bookmarkEnd w:id="173"/>
      <w:bookmarkEnd w:id="174"/>
      <w:bookmarkEnd w:id="175"/>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6" w:name="_Toc70281144"/>
      <w:bookmarkStart w:id="177" w:name="_Toc70281328"/>
      <w:bookmarkStart w:id="178" w:name="_Toc70282904"/>
      <w:bookmarkStart w:id="179"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6"/>
      <w:bookmarkEnd w:id="177"/>
      <w:bookmarkEnd w:id="178"/>
      <w:bookmarkEnd w:id="179"/>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0" w:name="_Toc70281145"/>
      <w:bookmarkStart w:id="181" w:name="_Toc70281329"/>
      <w:bookmarkStart w:id="182" w:name="_Toc70282905"/>
      <w:bookmarkStart w:id="183" w:name="_Toc72484201"/>
      <w:r w:rsidRPr="00F13DF5">
        <w:rPr>
          <w:rFonts w:ascii="Times New Roman" w:hAnsi="Times New Roman" w:cs="Times New Roman"/>
          <w:i/>
          <w:color w:val="auto"/>
          <w:sz w:val="24"/>
          <w:szCs w:val="24"/>
        </w:rPr>
        <w:t>Bootstrap</w:t>
      </w:r>
      <w:bookmarkEnd w:id="180"/>
      <w:bookmarkEnd w:id="181"/>
      <w:bookmarkEnd w:id="182"/>
      <w:bookmarkEnd w:id="183"/>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lastRenderedPageBreak/>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4" w:name="_Toc70281146"/>
      <w:bookmarkStart w:id="185" w:name="_Toc70281330"/>
      <w:bookmarkStart w:id="186" w:name="_Toc70282906"/>
      <w:bookmarkStart w:id="187"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4"/>
      <w:bookmarkEnd w:id="185"/>
      <w:bookmarkEnd w:id="186"/>
      <w:bookmarkEnd w:id="187"/>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8" w:name="_Toc70281147"/>
      <w:bookmarkStart w:id="189" w:name="_Toc70281331"/>
      <w:bookmarkStart w:id="190" w:name="_Toc70282907"/>
      <w:bookmarkStart w:id="191" w:name="_Toc72484203"/>
      <w:r w:rsidRPr="00F13DF5">
        <w:rPr>
          <w:rFonts w:ascii="Times New Roman" w:hAnsi="Times New Roman" w:cs="Times New Roman"/>
          <w:i/>
          <w:color w:val="auto"/>
          <w:sz w:val="24"/>
          <w:szCs w:val="24"/>
        </w:rPr>
        <w:t>CodeIgniter</w:t>
      </w:r>
      <w:bookmarkEnd w:id="188"/>
      <w:bookmarkEnd w:id="189"/>
      <w:bookmarkEnd w:id="190"/>
      <w:bookmarkEnd w:id="191"/>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w:t>
      </w:r>
      <w:r>
        <w:rPr>
          <w:rFonts w:ascii="Times New Roman" w:hAnsi="Times New Roman" w:cs="Times New Roman"/>
          <w:sz w:val="24"/>
          <w:szCs w:val="24"/>
        </w:rPr>
        <w:lastRenderedPageBreak/>
        <w:t xml:space="preserve">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2" w:name="_Toc70281148"/>
      <w:bookmarkStart w:id="193" w:name="_Toc70281332"/>
      <w:bookmarkStart w:id="194" w:name="_Toc70282908"/>
      <w:bookmarkStart w:id="195" w:name="_Toc72484204"/>
      <w:r w:rsidRPr="00F13DF5">
        <w:rPr>
          <w:rFonts w:ascii="Times New Roman" w:hAnsi="Times New Roman" w:cs="Times New Roman"/>
          <w:i/>
          <w:color w:val="auto"/>
          <w:sz w:val="24"/>
          <w:szCs w:val="24"/>
        </w:rPr>
        <w:t>Google Chrome</w:t>
      </w:r>
      <w:bookmarkEnd w:id="192"/>
      <w:bookmarkEnd w:id="193"/>
      <w:bookmarkEnd w:id="194"/>
      <w:bookmarkEnd w:id="195"/>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9"/>
      <w:bookmarkStart w:id="197" w:name="_Toc70281333"/>
      <w:bookmarkStart w:id="198" w:name="_Toc70282909"/>
      <w:bookmarkStart w:id="199" w:name="_Toc72484205"/>
      <w:r w:rsidRPr="00AD096F">
        <w:rPr>
          <w:rFonts w:ascii="Times New Roman" w:hAnsi="Times New Roman" w:cs="Times New Roman"/>
          <w:i/>
          <w:color w:val="auto"/>
          <w:sz w:val="24"/>
          <w:szCs w:val="24"/>
        </w:rPr>
        <w:t>Visual Studio Code</w:t>
      </w:r>
      <w:bookmarkEnd w:id="196"/>
      <w:bookmarkEnd w:id="197"/>
      <w:bookmarkEnd w:id="198"/>
      <w:bookmarkEnd w:id="199"/>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50"/>
      <w:bookmarkStart w:id="201" w:name="_Toc70281334"/>
      <w:bookmarkStart w:id="202" w:name="_Toc70282910"/>
      <w:bookmarkStart w:id="203" w:name="_Toc72484206"/>
      <w:r w:rsidRPr="00FB4D62">
        <w:rPr>
          <w:rFonts w:ascii="Times New Roman" w:hAnsi="Times New Roman" w:cs="Times New Roman"/>
          <w:i/>
          <w:color w:val="auto"/>
          <w:sz w:val="24"/>
          <w:szCs w:val="24"/>
        </w:rPr>
        <w:t>MySQL</w:t>
      </w:r>
      <w:bookmarkEnd w:id="200"/>
      <w:bookmarkEnd w:id="201"/>
      <w:bookmarkEnd w:id="202"/>
      <w:bookmarkEnd w:id="203"/>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4" w:name="_Toc70281151"/>
      <w:bookmarkStart w:id="205" w:name="_Toc70281335"/>
      <w:bookmarkStart w:id="206" w:name="_Toc70282911"/>
      <w:bookmarkStart w:id="207" w:name="_Toc72484207"/>
      <w:r w:rsidRPr="00FB4D62">
        <w:rPr>
          <w:rFonts w:ascii="Times New Roman" w:hAnsi="Times New Roman" w:cs="Times New Roman"/>
          <w:i/>
          <w:color w:val="auto"/>
          <w:sz w:val="24"/>
          <w:szCs w:val="24"/>
        </w:rPr>
        <w:t>Xampp</w:t>
      </w:r>
      <w:bookmarkEnd w:id="204"/>
      <w:bookmarkEnd w:id="205"/>
      <w:bookmarkEnd w:id="206"/>
      <w:bookmarkEnd w:id="207"/>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8" w:name="_Toc70281152"/>
      <w:bookmarkStart w:id="209" w:name="_Toc70281336"/>
      <w:bookmarkStart w:id="210" w:name="_Toc70282912"/>
      <w:bookmarkStart w:id="211" w:name="_Toc72484208"/>
      <w:r w:rsidRPr="00FB4D62">
        <w:rPr>
          <w:rFonts w:ascii="Times New Roman" w:hAnsi="Times New Roman" w:cs="Times New Roman"/>
          <w:i/>
          <w:color w:val="auto"/>
          <w:sz w:val="24"/>
          <w:szCs w:val="24"/>
        </w:rPr>
        <w:t>Visual Paradigm</w:t>
      </w:r>
      <w:bookmarkEnd w:id="208"/>
      <w:bookmarkEnd w:id="209"/>
      <w:bookmarkEnd w:id="210"/>
      <w:bookmarkEnd w:id="211"/>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9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2" w:name="_Toc70281153"/>
      <w:bookmarkStart w:id="213" w:name="_Toc70281337"/>
      <w:bookmarkStart w:id="214" w:name="_Toc70282913"/>
      <w:bookmarkStart w:id="215"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6" w:name="_Toc70281154"/>
      <w:bookmarkStart w:id="217" w:name="_Toc70281338"/>
      <w:bookmarkStart w:id="218" w:name="_Toc70282914"/>
      <w:bookmarkEnd w:id="212"/>
      <w:bookmarkEnd w:id="213"/>
      <w:bookmarkEnd w:id="214"/>
      <w:bookmarkEnd w:id="215"/>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9" w:name="_Toc72484210"/>
      <w:r>
        <w:rPr>
          <w:rFonts w:ascii="Times New Roman" w:hAnsi="Times New Roman" w:cs="Times New Roman"/>
          <w:noProof/>
          <w:color w:val="auto"/>
        </w:rPr>
        <w:t>ANALISIS DAN PERANCANGAN SISTEM</w:t>
      </w:r>
      <w:bookmarkEnd w:id="216"/>
      <w:bookmarkEnd w:id="217"/>
      <w:bookmarkEnd w:id="218"/>
      <w:bookmarkEnd w:id="219"/>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0" w:name="_Toc70281155"/>
      <w:bookmarkStart w:id="221" w:name="_Toc70281339"/>
      <w:bookmarkStart w:id="222" w:name="_Toc70282915"/>
      <w:bookmarkStart w:id="223" w:name="_Toc72484211"/>
      <w:r w:rsidRPr="003A08BD">
        <w:rPr>
          <w:rFonts w:ascii="Times New Roman" w:hAnsi="Times New Roman" w:cs="Times New Roman"/>
          <w:color w:val="auto"/>
          <w:sz w:val="24"/>
          <w:szCs w:val="24"/>
        </w:rPr>
        <w:t>Analisis Sistem</w:t>
      </w:r>
      <w:bookmarkEnd w:id="220"/>
      <w:bookmarkEnd w:id="221"/>
      <w:bookmarkEnd w:id="222"/>
      <w:bookmarkEnd w:id="223"/>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4" w:name="_Toc70281156"/>
      <w:bookmarkStart w:id="225" w:name="_Toc70281340"/>
      <w:bookmarkStart w:id="226" w:name="_Toc70282916"/>
      <w:bookmarkStart w:id="227" w:name="_Toc72484212"/>
      <w:r>
        <w:rPr>
          <w:rFonts w:ascii="Times New Roman" w:hAnsi="Times New Roman" w:cs="Times New Roman"/>
          <w:color w:val="auto"/>
          <w:sz w:val="24"/>
          <w:szCs w:val="24"/>
        </w:rPr>
        <w:lastRenderedPageBreak/>
        <w:t>Analisis Masalah</w:t>
      </w:r>
      <w:bookmarkEnd w:id="224"/>
      <w:bookmarkEnd w:id="225"/>
      <w:bookmarkEnd w:id="226"/>
      <w:bookmarkEnd w:id="227"/>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8" w:name="_Toc70281157"/>
      <w:bookmarkStart w:id="229" w:name="_Toc70281341"/>
      <w:bookmarkStart w:id="230" w:name="_Toc70282917"/>
      <w:bookmarkStart w:id="231" w:name="_Toc72484213"/>
      <w:r>
        <w:rPr>
          <w:rFonts w:ascii="Times New Roman" w:hAnsi="Times New Roman" w:cs="Times New Roman"/>
          <w:color w:val="auto"/>
          <w:sz w:val="24"/>
          <w:szCs w:val="24"/>
        </w:rPr>
        <w:t>Analisis sitem yang sedang berjalan</w:t>
      </w:r>
      <w:bookmarkEnd w:id="228"/>
      <w:bookmarkEnd w:id="229"/>
      <w:bookmarkEnd w:id="230"/>
      <w:bookmarkEnd w:id="231"/>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2" w:name="_Toc71362906"/>
            <w:bookmarkStart w:id="233" w:name="_Toc71363218"/>
            <w:bookmarkStart w:id="234"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2"/>
            <w:bookmarkEnd w:id="233"/>
            <w:bookmarkEnd w:id="234"/>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0F025035" wp14:editId="66CBAB7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2">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AED9272" wp14:editId="67180CBB">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3">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5" w:name="_Toc71362907"/>
            <w:bookmarkStart w:id="236" w:name="_Toc71363219"/>
            <w:bookmarkStart w:id="237"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5"/>
            <w:bookmarkEnd w:id="236"/>
            <w:bookmarkEnd w:id="237"/>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8" w:name="_Toc70281160"/>
      <w:bookmarkStart w:id="239" w:name="_Toc70281344"/>
      <w:bookmarkStart w:id="240" w:name="_Toc70282920"/>
      <w:bookmarkStart w:id="241" w:name="_Toc72484214"/>
      <w:r>
        <w:rPr>
          <w:rFonts w:ascii="Times New Roman" w:hAnsi="Times New Roman" w:cs="Times New Roman"/>
          <w:color w:val="auto"/>
          <w:sz w:val="24"/>
          <w:szCs w:val="24"/>
        </w:rPr>
        <w:lastRenderedPageBreak/>
        <w:t>Analisis kebutuhan non fungsional</w:t>
      </w:r>
      <w:bookmarkEnd w:id="238"/>
      <w:bookmarkEnd w:id="239"/>
      <w:bookmarkEnd w:id="240"/>
      <w:bookmarkEnd w:id="241"/>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2" w:name="_Toc70281161"/>
      <w:bookmarkStart w:id="243" w:name="_Toc70281345"/>
      <w:bookmarkStart w:id="244" w:name="_Toc70282921"/>
      <w:bookmarkStart w:id="245" w:name="_Toc72484215"/>
      <w:r>
        <w:rPr>
          <w:rFonts w:ascii="Times New Roman" w:hAnsi="Times New Roman" w:cs="Times New Roman"/>
          <w:color w:val="auto"/>
          <w:sz w:val="24"/>
          <w:szCs w:val="24"/>
        </w:rPr>
        <w:t>Analisa Pengguna</w:t>
      </w:r>
      <w:bookmarkEnd w:id="242"/>
      <w:bookmarkEnd w:id="243"/>
      <w:bookmarkEnd w:id="244"/>
      <w:bookmarkEnd w:id="245"/>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6" w:name="_Toc70281162"/>
      <w:bookmarkStart w:id="247" w:name="_Toc70281346"/>
      <w:bookmarkStart w:id="248" w:name="_Toc70282922"/>
      <w:bookmarkStart w:id="249" w:name="_Toc72484216"/>
      <w:r>
        <w:rPr>
          <w:rFonts w:ascii="Times New Roman" w:hAnsi="Times New Roman" w:cs="Times New Roman"/>
          <w:color w:val="auto"/>
          <w:sz w:val="24"/>
          <w:szCs w:val="24"/>
        </w:rPr>
        <w:t>Analisa kebutuhan perangkat keras</w:t>
      </w:r>
      <w:bookmarkEnd w:id="246"/>
      <w:bookmarkEnd w:id="247"/>
      <w:bookmarkEnd w:id="248"/>
      <w:bookmarkEnd w:id="249"/>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50" w:name="_Toc70281163"/>
      <w:bookmarkStart w:id="251" w:name="_Toc70281347"/>
      <w:bookmarkStart w:id="252" w:name="_Toc70282923"/>
      <w:bookmarkStart w:id="253" w:name="_Toc71293064"/>
      <w:bookmarkStart w:id="254" w:name="_Toc71293188"/>
      <w:bookmarkStart w:id="255" w:name="_Toc71293329"/>
      <w:bookmarkStart w:id="256" w:name="_Toc71297452"/>
      <w:bookmarkStart w:id="257" w:name="_Toc71320066"/>
      <w:bookmarkStart w:id="258" w:name="_Toc71322152"/>
      <w:bookmarkStart w:id="259" w:name="_Toc71362612"/>
      <w:bookmarkStart w:id="260"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50"/>
      <w:bookmarkEnd w:id="251"/>
      <w:bookmarkEnd w:id="252"/>
      <w:bookmarkEnd w:id="253"/>
      <w:bookmarkEnd w:id="254"/>
      <w:bookmarkEnd w:id="255"/>
      <w:bookmarkEnd w:id="256"/>
      <w:bookmarkEnd w:id="257"/>
      <w:bookmarkEnd w:id="258"/>
      <w:bookmarkEnd w:id="259"/>
      <w:bookmarkEnd w:id="260"/>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1" w:name="_Toc70281164"/>
      <w:bookmarkStart w:id="262" w:name="_Toc70281348"/>
      <w:bookmarkStart w:id="263" w:name="_Toc70282924"/>
      <w:bookmarkStart w:id="264" w:name="_Toc72484217"/>
      <w:r>
        <w:rPr>
          <w:rFonts w:ascii="Times New Roman" w:hAnsi="Times New Roman" w:cs="Times New Roman"/>
          <w:color w:val="auto"/>
          <w:sz w:val="24"/>
          <w:szCs w:val="24"/>
        </w:rPr>
        <w:t>Analisa kebutuhan perangkat lunak</w:t>
      </w:r>
      <w:bookmarkEnd w:id="261"/>
      <w:bookmarkEnd w:id="262"/>
      <w:bookmarkEnd w:id="263"/>
      <w:bookmarkEnd w:id="264"/>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5" w:name="_Toc70281165"/>
      <w:bookmarkStart w:id="266" w:name="_Toc70281349"/>
      <w:bookmarkStart w:id="267" w:name="_Toc70282925"/>
      <w:bookmarkStart w:id="268" w:name="_Toc72484218"/>
      <w:r>
        <w:rPr>
          <w:rFonts w:ascii="Times New Roman" w:hAnsi="Times New Roman" w:cs="Times New Roman"/>
          <w:color w:val="auto"/>
          <w:sz w:val="24"/>
          <w:szCs w:val="24"/>
        </w:rPr>
        <w:t>Analisis kebutuhan fungsional</w:t>
      </w:r>
      <w:bookmarkEnd w:id="265"/>
      <w:bookmarkEnd w:id="266"/>
      <w:bookmarkEnd w:id="267"/>
      <w:bookmarkEnd w:id="268"/>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9" w:name="_Toc70281166"/>
      <w:bookmarkStart w:id="270" w:name="_Toc70281350"/>
      <w:bookmarkStart w:id="271" w:name="_Toc70282926"/>
      <w:bookmarkStart w:id="272" w:name="_Toc72484219"/>
      <w:r>
        <w:rPr>
          <w:rFonts w:ascii="Times New Roman" w:hAnsi="Times New Roman" w:cs="Times New Roman"/>
          <w:i/>
          <w:color w:val="auto"/>
          <w:sz w:val="24"/>
          <w:szCs w:val="24"/>
        </w:rPr>
        <w:t>Actor List</w:t>
      </w:r>
      <w:bookmarkEnd w:id="269"/>
      <w:bookmarkEnd w:id="270"/>
      <w:bookmarkEnd w:id="271"/>
      <w:bookmarkEnd w:id="272"/>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3" w:name="_Toc70281167"/>
      <w:bookmarkStart w:id="274" w:name="_Toc70281351"/>
      <w:bookmarkStart w:id="275" w:name="_Toc70282927"/>
      <w:bookmarkStart w:id="276" w:name="_Toc71293065"/>
      <w:bookmarkStart w:id="277" w:name="_Toc71293189"/>
      <w:bookmarkStart w:id="278" w:name="_Toc71293330"/>
      <w:bookmarkStart w:id="279" w:name="_Toc71297453"/>
      <w:bookmarkStart w:id="280" w:name="_Toc71320067"/>
      <w:bookmarkStart w:id="281" w:name="_Toc71322153"/>
      <w:bookmarkStart w:id="282" w:name="_Toc71362613"/>
      <w:bookmarkStart w:id="283"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3"/>
      <w:bookmarkEnd w:id="274"/>
      <w:bookmarkEnd w:id="275"/>
      <w:bookmarkEnd w:id="276"/>
      <w:bookmarkEnd w:id="277"/>
      <w:bookmarkEnd w:id="278"/>
      <w:bookmarkEnd w:id="279"/>
      <w:bookmarkEnd w:id="280"/>
      <w:bookmarkEnd w:id="281"/>
      <w:bookmarkEnd w:id="282"/>
      <w:bookmarkEnd w:id="283"/>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4" w:name="_Toc70281168"/>
      <w:bookmarkStart w:id="285" w:name="_Toc70281352"/>
      <w:bookmarkStart w:id="286" w:name="_Toc70282928"/>
      <w:bookmarkStart w:id="287"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4"/>
      <w:bookmarkEnd w:id="285"/>
      <w:bookmarkEnd w:id="286"/>
      <w:bookmarkEnd w:id="287"/>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8" w:name="_Toc70281169"/>
      <w:bookmarkStart w:id="289" w:name="_Toc70281353"/>
      <w:bookmarkStart w:id="290" w:name="_Toc70282929"/>
      <w:bookmarkStart w:id="291" w:name="_Toc71297454"/>
      <w:bookmarkStart w:id="292" w:name="_Toc71320068"/>
      <w:bookmarkStart w:id="293" w:name="_Toc71322154"/>
      <w:bookmarkStart w:id="294" w:name="_Toc71362614"/>
      <w:bookmarkStart w:id="295"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8"/>
      <w:bookmarkEnd w:id="289"/>
      <w:bookmarkEnd w:id="290"/>
      <w:bookmarkEnd w:id="291"/>
      <w:bookmarkEnd w:id="292"/>
      <w:bookmarkEnd w:id="293"/>
      <w:bookmarkEnd w:id="294"/>
      <w:bookmarkEnd w:id="295"/>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6" w:name="_Toc70281170"/>
      <w:bookmarkStart w:id="297" w:name="_Toc70281354"/>
      <w:bookmarkStart w:id="298"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9" w:name="_Toc71297455"/>
      <w:bookmarkStart w:id="300" w:name="_Toc71320069"/>
      <w:bookmarkStart w:id="301" w:name="_Toc71322155"/>
      <w:bookmarkStart w:id="302" w:name="_Toc71362615"/>
      <w:bookmarkStart w:id="303" w:name="_Toc72484490"/>
      <w:bookmarkEnd w:id="296"/>
      <w:bookmarkEnd w:id="297"/>
      <w:bookmarkEnd w:id="29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9"/>
      <w:bookmarkEnd w:id="300"/>
      <w:bookmarkEnd w:id="301"/>
      <w:bookmarkEnd w:id="302"/>
      <w:bookmarkEnd w:id="303"/>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04" w:name="_Toc70281171"/>
      <w:bookmarkStart w:id="305" w:name="_Toc70281355"/>
      <w:bookmarkStart w:id="306" w:name="_Toc70282931"/>
    </w:p>
    <w:p w:rsidR="00BE37DE" w:rsidRDefault="00BE37DE" w:rsidP="00BE37DE"/>
    <w:p w:rsidR="00301AC4" w:rsidRPr="00BE37DE" w:rsidRDefault="00301AC4"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7" w:name="_Toc71297456"/>
      <w:bookmarkStart w:id="308" w:name="_Toc71320070"/>
      <w:bookmarkStart w:id="309" w:name="_Toc71322156"/>
      <w:bookmarkStart w:id="310" w:name="_Toc71362616"/>
      <w:bookmarkStart w:id="311"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04"/>
      <w:bookmarkEnd w:id="305"/>
      <w:bookmarkEnd w:id="306"/>
      <w:bookmarkEnd w:id="307"/>
      <w:bookmarkEnd w:id="308"/>
      <w:bookmarkEnd w:id="309"/>
      <w:bookmarkEnd w:id="310"/>
      <w:bookmarkEnd w:id="311"/>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312" w:name="_Toc70281172"/>
      <w:bookmarkStart w:id="313" w:name="_Toc70281356"/>
      <w:bookmarkStart w:id="314" w:name="_Toc70282932"/>
    </w:p>
    <w:p w:rsidR="00BE37DE" w:rsidRDefault="00BE37DE" w:rsidP="00BE37DE"/>
    <w:p w:rsidR="009C0C18" w:rsidRDefault="009C0C18"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5" w:name="_Toc71297457"/>
      <w:bookmarkStart w:id="316" w:name="_Toc71320071"/>
      <w:bookmarkStart w:id="317" w:name="_Toc71322157"/>
      <w:bookmarkStart w:id="318" w:name="_Toc71362617"/>
      <w:bookmarkStart w:id="319"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12"/>
      <w:bookmarkEnd w:id="313"/>
      <w:bookmarkEnd w:id="314"/>
      <w:bookmarkEnd w:id="315"/>
      <w:bookmarkEnd w:id="316"/>
      <w:bookmarkEnd w:id="317"/>
      <w:bookmarkEnd w:id="318"/>
      <w:bookmarkEnd w:id="319"/>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1D7450" w:rsidRDefault="001D7450" w:rsidP="001D7450">
      <w:pPr>
        <w:pStyle w:val="Caption"/>
        <w:ind w:firstLine="1985"/>
        <w:jc w:val="both"/>
        <w:rPr>
          <w:rFonts w:ascii="Times New Roman" w:hAnsi="Times New Roman" w:cs="Times New Roman"/>
          <w:color w:val="auto"/>
          <w:sz w:val="24"/>
          <w:szCs w:val="24"/>
        </w:rPr>
      </w:pPr>
      <w:bookmarkStart w:id="320" w:name="_Toc70281173"/>
      <w:bookmarkStart w:id="321" w:name="_Toc70281357"/>
      <w:bookmarkStart w:id="322" w:name="_Toc70282933"/>
    </w:p>
    <w:p w:rsidR="001D7450" w:rsidRPr="001D7450" w:rsidRDefault="001D7450" w:rsidP="001D7450"/>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23" w:name="_Toc71297458"/>
      <w:bookmarkStart w:id="324" w:name="_Toc71320072"/>
      <w:bookmarkStart w:id="325" w:name="_Toc71322158"/>
      <w:bookmarkStart w:id="326" w:name="_Toc71362618"/>
      <w:bookmarkStart w:id="327" w:name="_Toc72484493"/>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20"/>
      <w:bookmarkEnd w:id="321"/>
      <w:bookmarkEnd w:id="322"/>
      <w:bookmarkEnd w:id="323"/>
      <w:bookmarkEnd w:id="324"/>
      <w:bookmarkEnd w:id="325"/>
      <w:bookmarkEnd w:id="326"/>
      <w:bookmarkEnd w:id="327"/>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1D7450" w:rsidRDefault="001D7450" w:rsidP="00220BCF">
      <w:pPr>
        <w:tabs>
          <w:tab w:val="left" w:pos="1843"/>
        </w:tabs>
        <w:spacing w:after="0" w:line="360" w:lineRule="auto"/>
        <w:ind w:firstLine="851"/>
        <w:jc w:val="both"/>
        <w:rPr>
          <w:rFonts w:ascii="Times New Roman" w:hAnsi="Times New Roman" w:cs="Times New Roman"/>
          <w:sz w:val="24"/>
          <w:szCs w:val="24"/>
        </w:rPr>
      </w:pPr>
    </w:p>
    <w:p w:rsidR="0016090F" w:rsidRDefault="0016090F" w:rsidP="00220BCF">
      <w:pPr>
        <w:tabs>
          <w:tab w:val="left" w:pos="1843"/>
        </w:tabs>
        <w:spacing w:after="0" w:line="360" w:lineRule="auto"/>
        <w:ind w:firstLine="851"/>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8" w:name="_Toc70281174"/>
      <w:bookmarkStart w:id="329" w:name="_Toc70281358"/>
      <w:bookmarkStart w:id="330" w:name="_Toc70282934"/>
      <w:bookmarkStart w:id="331" w:name="_Toc71297459"/>
      <w:bookmarkStart w:id="332" w:name="_Toc71320073"/>
      <w:bookmarkStart w:id="333" w:name="_Toc71322159"/>
      <w:bookmarkStart w:id="334" w:name="_Toc71362619"/>
      <w:bookmarkStart w:id="335"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8"/>
      <w:bookmarkEnd w:id="329"/>
      <w:bookmarkEnd w:id="330"/>
      <w:bookmarkEnd w:id="331"/>
      <w:bookmarkEnd w:id="332"/>
      <w:bookmarkEnd w:id="333"/>
      <w:bookmarkEnd w:id="334"/>
      <w:bookmarkEnd w:id="335"/>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6" w:name="_Toc70281175"/>
      <w:bookmarkStart w:id="337" w:name="_Toc70281359"/>
      <w:bookmarkStart w:id="338" w:name="_Toc70282935"/>
    </w:p>
    <w:p w:rsidR="001D7450" w:rsidRPr="00350E3C" w:rsidRDefault="001D7450"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39" w:name="_Toc71297460"/>
      <w:bookmarkStart w:id="340" w:name="_Toc71320074"/>
      <w:bookmarkStart w:id="341" w:name="_Toc71322160"/>
      <w:bookmarkStart w:id="342" w:name="_Toc71362620"/>
      <w:bookmarkStart w:id="343"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6"/>
      <w:bookmarkEnd w:id="337"/>
      <w:bookmarkEnd w:id="338"/>
      <w:bookmarkEnd w:id="339"/>
      <w:bookmarkEnd w:id="340"/>
      <w:bookmarkEnd w:id="341"/>
      <w:bookmarkEnd w:id="342"/>
      <w:bookmarkEnd w:id="343"/>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730F7F">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44" w:name="_Toc71297461"/>
      <w:bookmarkStart w:id="345" w:name="_Toc71320075"/>
      <w:bookmarkStart w:id="346" w:name="_Toc71322161"/>
      <w:bookmarkStart w:id="347" w:name="_Toc71362621"/>
      <w:bookmarkStart w:id="348" w:name="_Toc72484496"/>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44"/>
      <w:bookmarkEnd w:id="345"/>
      <w:bookmarkEnd w:id="346"/>
      <w:bookmarkEnd w:id="347"/>
      <w:bookmarkEnd w:id="348"/>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49" w:name="_Toc70281176"/>
      <w:bookmarkStart w:id="350" w:name="_Toc70281360"/>
      <w:bookmarkStart w:id="351" w:name="_Toc70282936"/>
      <w:bookmarkStart w:id="352" w:name="_Toc72484221"/>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349"/>
      <w:bookmarkEnd w:id="350"/>
      <w:bookmarkEnd w:id="351"/>
      <w:bookmarkEnd w:id="352"/>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53" w:name="_Toc70281177"/>
      <w:bookmarkStart w:id="354" w:name="_Toc70281361"/>
      <w:bookmarkStart w:id="355" w:name="_Toc70282937"/>
      <w:bookmarkStart w:id="356" w:name="_Toc71297462"/>
      <w:bookmarkStart w:id="357" w:name="_Toc71320076"/>
      <w:bookmarkStart w:id="358" w:name="_Toc71322162"/>
      <w:bookmarkStart w:id="359" w:name="_Toc71362622"/>
      <w:bookmarkStart w:id="360"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53"/>
      <w:bookmarkEnd w:id="354"/>
      <w:bookmarkEnd w:id="355"/>
      <w:bookmarkEnd w:id="356"/>
      <w:bookmarkEnd w:id="357"/>
      <w:bookmarkEnd w:id="358"/>
      <w:bookmarkEnd w:id="359"/>
      <w:bookmarkEnd w:id="360"/>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1" w:name="_Toc70281178"/>
      <w:bookmarkStart w:id="362" w:name="_Toc70281362"/>
      <w:bookmarkStart w:id="363" w:name="_Toc70282938"/>
      <w:bookmarkStart w:id="364"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61"/>
      <w:bookmarkEnd w:id="362"/>
      <w:bookmarkEnd w:id="363"/>
      <w:bookmarkEnd w:id="364"/>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730F7F"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3984" behindDoc="1" locked="0" layoutInCell="1" allowOverlap="1" wp14:anchorId="671217F0" wp14:editId="3C2D4281">
                  <wp:simplePos x="0" y="0"/>
                  <wp:positionH relativeFrom="column">
                    <wp:posOffset>-40640</wp:posOffset>
                  </wp:positionH>
                  <wp:positionV relativeFrom="paragraph">
                    <wp:posOffset>-1099185</wp:posOffset>
                  </wp:positionV>
                  <wp:extent cx="5220970" cy="7292975"/>
                  <wp:effectExtent l="0" t="0" r="0"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3.jpg"/>
                          <pic:cNvPicPr/>
                        </pic:nvPicPr>
                        <pic:blipFill>
                          <a:blip r:embed="rId94">
                            <a:extLst>
                              <a:ext uri="{28A0092B-C50C-407E-A947-70E740481C1C}">
                                <a14:useLocalDpi xmlns:a14="http://schemas.microsoft.com/office/drawing/2010/main" val="0"/>
                              </a:ext>
                            </a:extLst>
                          </a:blip>
                          <a:stretch>
                            <a:fillRect/>
                          </a:stretch>
                        </pic:blipFill>
                        <pic:spPr>
                          <a:xfrm>
                            <a:off x="0" y="0"/>
                            <a:ext cx="5220970" cy="729297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5" w:name="_Toc71362908"/>
            <w:bookmarkStart w:id="366" w:name="_Toc71363220"/>
            <w:bookmarkStart w:id="367"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5"/>
            <w:bookmarkEnd w:id="366"/>
            <w:bookmarkEnd w:id="367"/>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8" w:name="_Toc70281180"/>
      <w:bookmarkStart w:id="369" w:name="_Toc70281364"/>
      <w:bookmarkStart w:id="370" w:name="_Toc70282940"/>
      <w:bookmarkStart w:id="371"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8"/>
      <w:bookmarkEnd w:id="369"/>
      <w:bookmarkEnd w:id="370"/>
      <w:bookmarkEnd w:id="371"/>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A745696" wp14:editId="0C2AAFB5">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5">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72" w:name="_Toc71362909"/>
            <w:bookmarkStart w:id="373" w:name="_Toc71363221"/>
            <w:bookmarkStart w:id="374"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72"/>
            <w:bookmarkEnd w:id="373"/>
            <w:bookmarkEnd w:id="374"/>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172ABF">
      <w:pPr>
        <w:pStyle w:val="ListParagraph"/>
        <w:numPr>
          <w:ilvl w:val="0"/>
          <w:numId w:val="36"/>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CA365DB" wp14:editId="038757C2">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5" w:name="_Toc71362910"/>
            <w:bookmarkStart w:id="376" w:name="_Toc71363222"/>
            <w:bookmarkStart w:id="377"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5"/>
            <w:bookmarkEnd w:id="376"/>
            <w:bookmarkEnd w:id="377"/>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7A3E4EBE" wp14:editId="435FC1BD">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8" w:name="_Toc71362911"/>
            <w:bookmarkStart w:id="379" w:name="_Toc71363223"/>
            <w:bookmarkStart w:id="380"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8"/>
            <w:bookmarkEnd w:id="379"/>
            <w:bookmarkEnd w:id="380"/>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4B984D18" wp14:editId="2CD27EF7">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81" w:name="_Toc71362912"/>
            <w:bookmarkStart w:id="382" w:name="_Toc71363224"/>
            <w:bookmarkStart w:id="383"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81"/>
            <w:bookmarkEnd w:id="382"/>
            <w:bookmarkEnd w:id="383"/>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225D9D21" wp14:editId="7C61B4D4">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84" w:name="_Toc71362913"/>
            <w:bookmarkStart w:id="385" w:name="_Toc71363225"/>
            <w:bookmarkStart w:id="386"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84"/>
            <w:bookmarkEnd w:id="385"/>
            <w:bookmarkEnd w:id="386"/>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6D530F">
      <w:pPr>
        <w:pStyle w:val="ListParagraph"/>
        <w:numPr>
          <w:ilvl w:val="0"/>
          <w:numId w:val="36"/>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A65EC7"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5008" behindDoc="1" locked="0" layoutInCell="1" allowOverlap="1" wp14:anchorId="46C0E34F" wp14:editId="70DD27FC">
                  <wp:simplePos x="0" y="0"/>
                  <wp:positionH relativeFrom="column">
                    <wp:posOffset>-62865</wp:posOffset>
                  </wp:positionH>
                  <wp:positionV relativeFrom="paragraph">
                    <wp:posOffset>-7114540</wp:posOffset>
                  </wp:positionV>
                  <wp:extent cx="5298440" cy="7270750"/>
                  <wp:effectExtent l="0" t="0" r="0" b="635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Diagram laporan.jpg"/>
                          <pic:cNvPicPr/>
                        </pic:nvPicPr>
                        <pic:blipFill>
                          <a:blip r:embed="rId100">
                            <a:extLst>
                              <a:ext uri="{28A0092B-C50C-407E-A947-70E740481C1C}">
                                <a14:useLocalDpi xmlns:a14="http://schemas.microsoft.com/office/drawing/2010/main" val="0"/>
                              </a:ext>
                            </a:extLst>
                          </a:blip>
                          <a:stretch>
                            <a:fillRect/>
                          </a:stretch>
                        </pic:blipFill>
                        <pic:spPr>
                          <a:xfrm>
                            <a:off x="0" y="0"/>
                            <a:ext cx="5298440" cy="72707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7" w:name="_Toc71362914"/>
            <w:bookmarkStart w:id="388" w:name="_Toc71363226"/>
            <w:bookmarkStart w:id="389"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7"/>
            <w:bookmarkEnd w:id="388"/>
            <w:bookmarkEnd w:id="389"/>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944DBB">
      <w:pPr>
        <w:pStyle w:val="ListParagraph"/>
        <w:numPr>
          <w:ilvl w:val="0"/>
          <w:numId w:val="36"/>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0CD11D09" wp14:editId="4D538B1B">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90" w:name="_Toc71362915"/>
            <w:bookmarkStart w:id="391" w:name="_Toc71363227"/>
            <w:bookmarkStart w:id="392"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90"/>
            <w:bookmarkEnd w:id="391"/>
            <w:bookmarkEnd w:id="392"/>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E357C2">
      <w:pPr>
        <w:pStyle w:val="ListParagraph"/>
        <w:numPr>
          <w:ilvl w:val="0"/>
          <w:numId w:val="36"/>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190C646D" wp14:editId="0B75665E">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93" w:name="_Toc71362916"/>
            <w:bookmarkStart w:id="394" w:name="_Toc71363228"/>
            <w:bookmarkStart w:id="395"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93"/>
            <w:bookmarkEnd w:id="394"/>
            <w:bookmarkEnd w:id="395"/>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6" w:name="_Toc70281198"/>
      <w:bookmarkStart w:id="397" w:name="_Toc70281382"/>
      <w:bookmarkStart w:id="398" w:name="_Toc70282958"/>
      <w:bookmarkStart w:id="399"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6"/>
      <w:bookmarkEnd w:id="397"/>
      <w:bookmarkEnd w:id="398"/>
      <w:bookmarkEnd w:id="399"/>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FE7797"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6032" behindDoc="1" locked="0" layoutInCell="1" allowOverlap="1">
                  <wp:simplePos x="0" y="0"/>
                  <wp:positionH relativeFrom="column">
                    <wp:posOffset>-79375</wp:posOffset>
                  </wp:positionH>
                  <wp:positionV relativeFrom="paragraph">
                    <wp:posOffset>16510</wp:posOffset>
                  </wp:positionV>
                  <wp:extent cx="5315585" cy="7259955"/>
                  <wp:effectExtent l="0" t="0" r="0" b="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Satria Jaya_baru.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15585" cy="7259955"/>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00" w:name="_Toc71362925"/>
            <w:bookmarkStart w:id="401" w:name="_Toc71363237"/>
            <w:bookmarkStart w:id="402"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00"/>
            <w:bookmarkEnd w:id="401"/>
            <w:bookmarkEnd w:id="402"/>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FE7797">
        <w:rPr>
          <w:rFonts w:ascii="Times New Roman" w:hAnsi="Times New Roman" w:cs="Times New Roman"/>
          <w:color w:val="000000" w:themeColor="text1"/>
          <w:sz w:val="24"/>
          <w:szCs w:val="24"/>
        </w:rPr>
        <w:t>8</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Pr="00D875A2" w:rsidRDefault="00AD387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3" w:name="_Toc72484225"/>
      <w:r>
        <w:rPr>
          <w:rFonts w:ascii="Times New Roman" w:hAnsi="Times New Roman" w:cs="Times New Roman"/>
          <w:i/>
          <w:color w:val="auto"/>
          <w:sz w:val="24"/>
          <w:szCs w:val="24"/>
        </w:rPr>
        <w:lastRenderedPageBreak/>
        <w:t xml:space="preserve">State </w:t>
      </w:r>
      <w:r w:rsidRPr="0053392D">
        <w:rPr>
          <w:rFonts w:ascii="Times New Roman" w:hAnsi="Times New Roman" w:cs="Times New Roman"/>
          <w:i/>
          <w:color w:val="auto"/>
          <w:sz w:val="24"/>
          <w:szCs w:val="24"/>
        </w:rPr>
        <w:t>Diagram</w:t>
      </w:r>
      <w:bookmarkEnd w:id="403"/>
    </w:p>
    <w:p w:rsidR="00AD3872" w:rsidRPr="00AD3872" w:rsidRDefault="00AD3872" w:rsidP="00AD3872">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AD3872" w:rsidRPr="004967D4" w:rsidTr="00CD579C">
        <w:trPr>
          <w:trHeight w:val="608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D3872" w:rsidRPr="004967D4" w:rsidRDefault="00954987" w:rsidP="00CD579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7056" behindDoc="1" locked="0" layoutInCell="1" allowOverlap="1">
                  <wp:simplePos x="0" y="0"/>
                  <wp:positionH relativeFrom="column">
                    <wp:posOffset>-66040</wp:posOffset>
                  </wp:positionH>
                  <wp:positionV relativeFrom="paragraph">
                    <wp:posOffset>16510</wp:posOffset>
                  </wp:positionV>
                  <wp:extent cx="5181600" cy="3844925"/>
                  <wp:effectExtent l="0" t="0" r="0" b="3175"/>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aporan_penjualan.jpg"/>
                          <pic:cNvPicPr/>
                        </pic:nvPicPr>
                        <pic:blipFill>
                          <a:blip r:embed="rId104">
                            <a:extLst>
                              <a:ext uri="{28A0092B-C50C-407E-A947-70E740481C1C}">
                                <a14:useLocalDpi xmlns:a14="http://schemas.microsoft.com/office/drawing/2010/main" val="0"/>
                              </a:ext>
                            </a:extLst>
                          </a:blip>
                          <a:stretch>
                            <a:fillRect/>
                          </a:stretch>
                        </pic:blipFill>
                        <pic:spPr>
                          <a:xfrm>
                            <a:off x="0" y="0"/>
                            <a:ext cx="5181600" cy="3844925"/>
                          </a:xfrm>
                          <a:prstGeom prst="rect">
                            <a:avLst/>
                          </a:prstGeom>
                        </pic:spPr>
                      </pic:pic>
                    </a:graphicData>
                  </a:graphic>
                  <wp14:sizeRelH relativeFrom="page">
                    <wp14:pctWidth>0</wp14:pctWidth>
                  </wp14:sizeRelH>
                  <wp14:sizeRelV relativeFrom="page">
                    <wp14:pctHeight>0</wp14:pctHeight>
                  </wp14:sizeRelV>
                </wp:anchor>
              </w:drawing>
            </w:r>
          </w:p>
        </w:tc>
      </w:tr>
      <w:tr w:rsidR="00AD3872" w:rsidRPr="004967D4" w:rsidTr="00CD579C">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D3872" w:rsidRPr="005A3F28" w:rsidRDefault="00AD3872" w:rsidP="00CD579C">
            <w:pPr>
              <w:ind w:firstLine="2410"/>
              <w:jc w:val="both"/>
              <w:rPr>
                <w:rFonts w:ascii="Times New Roman" w:hAnsi="Times New Roman" w:cs="Times New Roman"/>
                <w:b/>
                <w:sz w:val="24"/>
                <w:szCs w:val="24"/>
              </w:rPr>
            </w:pPr>
            <w:bookmarkStart w:id="404" w:name="_Toc72484832"/>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3</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Login</w:t>
            </w:r>
            <w:bookmarkEnd w:id="404"/>
          </w:p>
        </w:tc>
      </w:tr>
    </w:tbl>
    <w:p w:rsidR="00CD579C" w:rsidRPr="00CD579C" w:rsidRDefault="00CD579C" w:rsidP="00CD579C">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CD579C"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CD579C">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3 </w:t>
      </w:r>
      <w:r>
        <w:rPr>
          <w:rFonts w:ascii="Times New Roman" w:eastAsia="Times New Roman" w:hAnsi="Times New Roman" w:cs="Times New Roman"/>
          <w:i/>
          <w:spacing w:val="-1"/>
          <w:sz w:val="24"/>
          <w:szCs w:val="24"/>
        </w:rPr>
        <w:t>State Diagram</w:t>
      </w:r>
      <w:r>
        <w:rPr>
          <w:rFonts w:ascii="Times New Roman" w:eastAsia="Times New Roman" w:hAnsi="Times New Roman" w:cs="Times New Roman"/>
          <w:i/>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i/>
          <w:spacing w:val="1"/>
          <w:sz w:val="24"/>
          <w:szCs w:val="24"/>
        </w:rPr>
        <w:t xml:space="preserve"> </w:t>
      </w:r>
      <w:r w:rsidR="00CD579C">
        <w:rPr>
          <w:rFonts w:ascii="Times New Roman" w:eastAsia="Times New Roman" w:hAnsi="Times New Roman" w:cs="Times New Roman"/>
          <w:spacing w:val="1"/>
          <w:sz w:val="24"/>
          <w:szCs w:val="24"/>
        </w:rPr>
        <w:t>te</w:t>
      </w:r>
      <w:r w:rsidR="00CD579C">
        <w:rPr>
          <w:rFonts w:ascii="Times New Roman" w:eastAsia="Times New Roman" w:hAnsi="Times New Roman" w:cs="Times New Roman"/>
          <w:sz w:val="24"/>
          <w:szCs w:val="24"/>
        </w:rPr>
        <w:t>r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t</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5</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spacing w:val="-4"/>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y</w:t>
      </w:r>
      <w:r w:rsidR="00CD579C">
        <w:rPr>
          <w:rFonts w:ascii="Times New Roman" w:eastAsia="Times New Roman" w:hAnsi="Times New Roman" w:cs="Times New Roman"/>
          <w:spacing w:val="1"/>
          <w:sz w:val="24"/>
          <w:szCs w:val="24"/>
        </w:rPr>
        <w:t>ait</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2"/>
          <w:sz w:val="24"/>
          <w:szCs w:val="24"/>
        </w:rPr>
        <w:t xml:space="preserve"> </w:t>
      </w:r>
      <w:r w:rsidR="00CD579C">
        <w:rPr>
          <w:rFonts w:ascii="Times New Roman" w:eastAsia="Times New Roman" w:hAnsi="Times New Roman" w:cs="Times New Roman"/>
          <w:i/>
          <w:spacing w:val="1"/>
          <w:sz w:val="24"/>
          <w:szCs w:val="24"/>
        </w:rPr>
        <w:t>view_</w:t>
      </w:r>
      <w:r w:rsidR="00CD579C">
        <w:rPr>
          <w:rFonts w:ascii="Times New Roman" w:eastAsia="Times New Roman" w:hAnsi="Times New Roman" w:cs="Times New Roman"/>
          <w:i/>
          <w:spacing w:val="2"/>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 xml:space="preserve">(), dan </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i/>
          <w:spacing w:val="1"/>
          <w:sz w:val="24"/>
          <w:szCs w:val="24"/>
        </w:rPr>
        <w:t>view_l</w:t>
      </w:r>
      <w:r w:rsidR="00CD579C">
        <w:rPr>
          <w:rFonts w:ascii="Times New Roman" w:eastAsia="Times New Roman" w:hAnsi="Times New Roman" w:cs="Times New Roman"/>
          <w:i/>
          <w:spacing w:val="-4"/>
          <w:sz w:val="24"/>
          <w:szCs w:val="24"/>
        </w:rPr>
        <w:t>o</w:t>
      </w:r>
      <w:r w:rsidR="00CD579C">
        <w:rPr>
          <w:rFonts w:ascii="Times New Roman" w:eastAsia="Times New Roman" w:hAnsi="Times New Roman" w:cs="Times New Roman"/>
          <w:i/>
          <w:sz w:val="24"/>
          <w:szCs w:val="24"/>
        </w:rPr>
        <w:t>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pacing w:val="-4"/>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z w:val="24"/>
          <w:szCs w:val="24"/>
        </w:rPr>
        <w:t>p</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spacing w:val="1"/>
          <w:sz w:val="24"/>
          <w:szCs w:val="24"/>
        </w:rPr>
        <w:t>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h</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3"/>
          <w:sz w:val="24"/>
          <w:szCs w:val="24"/>
        </w:rPr>
        <w:t>l</w:t>
      </w:r>
      <w:r w:rsidR="00CD579C">
        <w:rPr>
          <w:rFonts w:ascii="Times New Roman" w:eastAsia="Times New Roman" w:hAnsi="Times New Roman" w:cs="Times New Roman"/>
          <w:spacing w:val="1"/>
          <w:sz w:val="24"/>
          <w:szCs w:val="24"/>
        </w:rPr>
        <w:t>a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w:t>
      </w:r>
      <w:r w:rsidR="00CD579C">
        <w:rPr>
          <w:rFonts w:ascii="Times New Roman" w:eastAsia="Times New Roman" w:hAnsi="Times New Roman" w:cs="Times New Roman"/>
          <w:i/>
          <w:spacing w:val="-4"/>
          <w:sz w:val="24"/>
          <w:szCs w:val="24"/>
        </w:rPr>
        <w:t>g</w:t>
      </w:r>
      <w:r w:rsidR="00CD579C">
        <w:rPr>
          <w:rFonts w:ascii="Times New Roman" w:eastAsia="Times New Roman" w:hAnsi="Times New Roman" w:cs="Times New Roman"/>
          <w:i/>
          <w:spacing w:val="1"/>
          <w:sz w:val="24"/>
          <w:szCs w:val="24"/>
        </w:rPr>
        <w:t>in</w:t>
      </w:r>
      <w:r w:rsidR="00CD579C">
        <w:rPr>
          <w:rFonts w:ascii="Times New Roman" w:eastAsia="Times New Roman" w:hAnsi="Times New Roman" w:cs="Times New Roman"/>
          <w:sz w:val="24"/>
          <w:szCs w:val="24"/>
        </w:rPr>
        <w:t>, 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pacing w:val="-3"/>
          <w:sz w:val="24"/>
          <w:szCs w:val="24"/>
        </w:rPr>
        <w:t>m</w:t>
      </w:r>
      <w:r w:rsidR="00CD579C">
        <w:rPr>
          <w:rFonts w:ascii="Times New Roman" w:eastAsia="Times New Roman" w:hAnsi="Times New Roman" w:cs="Times New Roman"/>
          <w:spacing w:val="1"/>
          <w:sz w:val="24"/>
          <w:szCs w:val="24"/>
        </w:rPr>
        <w:t>em</w:t>
      </w:r>
      <w:r w:rsidR="00CD579C">
        <w:rPr>
          <w:rFonts w:ascii="Times New Roman" w:eastAsia="Times New Roman" w:hAnsi="Times New Roman" w:cs="Times New Roman"/>
          <w:spacing w:val="-4"/>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7"/>
          <w:sz w:val="24"/>
          <w:szCs w:val="24"/>
        </w:rPr>
        <w:t xml:space="preserve"> </w:t>
      </w:r>
      <w:r w:rsidR="00CD579C">
        <w:rPr>
          <w:rFonts w:ascii="Times New Roman" w:eastAsia="Times New Roman" w:hAnsi="Times New Roman" w:cs="Times New Roman"/>
          <w:i/>
          <w:sz w:val="24"/>
          <w:szCs w:val="24"/>
        </w:rPr>
        <w:t>u</w:t>
      </w:r>
      <w:r w:rsidR="00CD579C">
        <w:rPr>
          <w:rFonts w:ascii="Times New Roman" w:eastAsia="Times New Roman" w:hAnsi="Times New Roman" w:cs="Times New Roman"/>
          <w:i/>
          <w:spacing w:val="-1"/>
          <w:sz w:val="24"/>
          <w:szCs w:val="24"/>
        </w:rPr>
        <w:t>s</w:t>
      </w:r>
      <w:r w:rsidR="00CD579C">
        <w:rPr>
          <w:rFonts w:ascii="Times New Roman" w:eastAsia="Times New Roman" w:hAnsi="Times New Roman" w:cs="Times New Roman"/>
          <w:i/>
          <w:spacing w:val="1"/>
          <w:sz w:val="24"/>
          <w:szCs w:val="24"/>
        </w:rPr>
        <w:t>e</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na</w:t>
      </w:r>
      <w:r w:rsidR="00CD579C">
        <w:rPr>
          <w:rFonts w:ascii="Times New Roman" w:eastAsia="Times New Roman" w:hAnsi="Times New Roman" w:cs="Times New Roman"/>
          <w:i/>
          <w:spacing w:val="-1"/>
          <w:sz w:val="24"/>
          <w:szCs w:val="24"/>
        </w:rPr>
        <w:t>m</w:t>
      </w:r>
      <w:r w:rsidR="00CD579C">
        <w:rPr>
          <w:rFonts w:ascii="Times New Roman" w:eastAsia="Times New Roman" w:hAnsi="Times New Roman" w:cs="Times New Roman"/>
          <w:i/>
          <w:sz w:val="24"/>
          <w:szCs w:val="24"/>
        </w:rPr>
        <w:t>e</w:t>
      </w:r>
      <w:r w:rsidR="00CD579C">
        <w:rPr>
          <w:rFonts w:ascii="Times New Roman" w:eastAsia="Times New Roman" w:hAnsi="Times New Roman" w:cs="Times New Roman"/>
          <w:i/>
          <w:spacing w:val="6"/>
          <w:sz w:val="24"/>
          <w:szCs w:val="24"/>
        </w:rPr>
        <w:t xml:space="preserve"> </w:t>
      </w:r>
      <w:r w:rsidR="00CD579C">
        <w:rPr>
          <w:rFonts w:ascii="Times New Roman" w:eastAsia="Times New Roman" w:hAnsi="Times New Roman" w:cs="Times New Roman"/>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z w:val="24"/>
          <w:szCs w:val="24"/>
        </w:rPr>
        <w:t>pa</w:t>
      </w:r>
      <w:r w:rsidR="00CD579C">
        <w:rPr>
          <w:rFonts w:ascii="Times New Roman" w:eastAsia="Times New Roman" w:hAnsi="Times New Roman" w:cs="Times New Roman"/>
          <w:i/>
          <w:spacing w:val="-1"/>
          <w:sz w:val="24"/>
          <w:szCs w:val="24"/>
        </w:rPr>
        <w:t>ss</w:t>
      </w:r>
      <w:r w:rsidR="00CD579C">
        <w:rPr>
          <w:rFonts w:ascii="Times New Roman" w:eastAsia="Times New Roman" w:hAnsi="Times New Roman" w:cs="Times New Roman"/>
          <w:i/>
          <w:sz w:val="24"/>
          <w:szCs w:val="24"/>
        </w:rPr>
        <w:t>wo</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d</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z w:val="24"/>
          <w:szCs w:val="24"/>
        </w:rPr>
        <w:t>f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i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menu</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sz w:val="24"/>
          <w:szCs w:val="24"/>
        </w:rPr>
        <w:t xml:space="preserve"> akan menampilkan menu aplikasi yakni </w:t>
      </w:r>
      <w:r w:rsidR="00CD579C">
        <w:rPr>
          <w:rFonts w:ascii="Times New Roman" w:eastAsia="Times New Roman" w:hAnsi="Times New Roman" w:cs="Times New Roman"/>
          <w:i/>
          <w:sz w:val="24"/>
          <w:szCs w:val="24"/>
        </w:rPr>
        <w:t>view_us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suppli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custom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w:t>
      </w:r>
      <w:r w:rsidR="00CD579C">
        <w:rPr>
          <w:rFonts w:ascii="Times New Roman" w:eastAsia="Times New Roman" w:hAnsi="Times New Roman" w:cs="Times New Roman"/>
          <w:sz w:val="24"/>
          <w:szCs w:val="24"/>
        </w:rPr>
        <w:t xml:space="preserve">penjualan(), </w:t>
      </w:r>
      <w:r w:rsidR="00E847BD">
        <w:rPr>
          <w:rFonts w:ascii="Times New Roman" w:eastAsia="Times New Roman" w:hAnsi="Times New Roman" w:cs="Times New Roman"/>
          <w:i/>
          <w:sz w:val="24"/>
          <w:szCs w:val="24"/>
        </w:rPr>
        <w:t>view_stock</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view_</w:t>
      </w:r>
      <w:r w:rsidR="00E847BD">
        <w:rPr>
          <w:rFonts w:ascii="Times New Roman" w:eastAsia="Times New Roman" w:hAnsi="Times New Roman" w:cs="Times New Roman"/>
          <w:sz w:val="24"/>
          <w:szCs w:val="24"/>
        </w:rPr>
        <w:t>produk(),</w:t>
      </w:r>
      <w:r w:rsidR="00E847BD">
        <w:rPr>
          <w:rFonts w:ascii="Times New Roman" w:eastAsia="Times New Roman" w:hAnsi="Times New Roman" w:cs="Times New Roman"/>
          <w:i/>
          <w:sz w:val="24"/>
          <w:szCs w:val="24"/>
        </w:rPr>
        <w:t xml:space="preserve"> view_</w:t>
      </w:r>
      <w:r w:rsidR="00E847BD">
        <w:rPr>
          <w:rFonts w:ascii="Times New Roman" w:eastAsia="Times New Roman" w:hAnsi="Times New Roman" w:cs="Times New Roman"/>
          <w:sz w:val="24"/>
          <w:szCs w:val="24"/>
        </w:rPr>
        <w:t>laporan(), dan fungsi</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k</w:t>
      </w:r>
      <w:r w:rsidR="00CD579C">
        <w:rPr>
          <w:rFonts w:ascii="Times New Roman" w:eastAsia="Times New Roman" w:hAnsi="Times New Roman" w:cs="Times New Roman"/>
          <w:spacing w:val="1"/>
          <w:sz w:val="24"/>
          <w:szCs w:val="24"/>
        </w:rPr>
        <w:t>el</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r </w:t>
      </w:r>
      <w:r w:rsidR="00CD579C">
        <w:rPr>
          <w:rFonts w:ascii="Times New Roman" w:eastAsia="Times New Roman" w:hAnsi="Times New Roman" w:cs="Times New Roman"/>
          <w:spacing w:val="-4"/>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r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3"/>
          <w:sz w:val="24"/>
          <w:szCs w:val="24"/>
        </w:rPr>
        <w:t xml:space="preserve"> </w:t>
      </w:r>
      <w:r w:rsidR="00E847BD">
        <w:rPr>
          <w:rFonts w:ascii="Times New Roman" w:eastAsia="Times New Roman" w:hAnsi="Times New Roman" w:cs="Times New Roman"/>
          <w:spacing w:val="-3"/>
          <w:sz w:val="24"/>
          <w:szCs w:val="24"/>
        </w:rPr>
        <w:t>menu utama</w:t>
      </w:r>
      <w:r w:rsidR="00CD579C">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Us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E847BD">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E847BD"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5792" behindDoc="1" locked="0" layoutInCell="1" allowOverlap="1" wp14:anchorId="50CF7C11" wp14:editId="42D78220">
                  <wp:simplePos x="0" y="0"/>
                  <wp:positionH relativeFrom="column">
                    <wp:posOffset>-52705</wp:posOffset>
                  </wp:positionH>
                  <wp:positionV relativeFrom="paragraph">
                    <wp:posOffset>-30480</wp:posOffset>
                  </wp:positionV>
                  <wp:extent cx="5196205" cy="3234690"/>
                  <wp:effectExtent l="0" t="0" r="4445" b="381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users.jpg"/>
                          <pic:cNvPicPr/>
                        </pic:nvPicPr>
                        <pic:blipFill>
                          <a:blip r:embed="rId105">
                            <a:extLst>
                              <a:ext uri="{28A0092B-C50C-407E-A947-70E740481C1C}">
                                <a14:useLocalDpi xmlns:a14="http://schemas.microsoft.com/office/drawing/2010/main" val="0"/>
                              </a:ext>
                            </a:extLst>
                          </a:blip>
                          <a:stretch>
                            <a:fillRect/>
                          </a:stretch>
                        </pic:blipFill>
                        <pic:spPr>
                          <a:xfrm>
                            <a:off x="0" y="0"/>
                            <a:ext cx="5196205" cy="323469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05" w:name="_Toc72484833"/>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4</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User</w:t>
            </w:r>
            <w:bookmarkEnd w:id="405"/>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E847BD" w:rsidRPr="00E847BD"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E847BD">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4</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4"/>
          <w:sz w:val="24"/>
          <w:szCs w:val="24"/>
        </w:rPr>
        <w:t>S</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a</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e</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D</w:t>
      </w:r>
      <w:r w:rsidR="00E847BD">
        <w:rPr>
          <w:rFonts w:ascii="Times New Roman" w:eastAsia="Times New Roman" w:hAnsi="Times New Roman" w:cs="Times New Roman"/>
          <w:i/>
          <w:spacing w:val="1"/>
          <w:sz w:val="24"/>
          <w:szCs w:val="24"/>
        </w:rPr>
        <w:t>i</w:t>
      </w:r>
      <w:r w:rsidR="00E847BD">
        <w:rPr>
          <w:rFonts w:ascii="Times New Roman" w:eastAsia="Times New Roman" w:hAnsi="Times New Roman" w:cs="Times New Roman"/>
          <w:i/>
          <w:sz w:val="24"/>
          <w:szCs w:val="24"/>
        </w:rPr>
        <w:t>ag</w:t>
      </w:r>
      <w:r w:rsidR="00E847BD">
        <w:rPr>
          <w:rFonts w:ascii="Times New Roman" w:eastAsia="Times New Roman" w:hAnsi="Times New Roman" w:cs="Times New Roman"/>
          <w:i/>
          <w:spacing w:val="-1"/>
          <w:sz w:val="24"/>
          <w:szCs w:val="24"/>
        </w:rPr>
        <w:t>r</w:t>
      </w:r>
      <w:r w:rsidR="00E847BD">
        <w:rPr>
          <w:rFonts w:ascii="Times New Roman" w:eastAsia="Times New Roman" w:hAnsi="Times New Roman" w:cs="Times New Roman"/>
          <w:i/>
          <w:sz w:val="24"/>
          <w:szCs w:val="24"/>
        </w:rPr>
        <w:t>am</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User</w:t>
      </w:r>
      <w:r w:rsidR="00E847BD">
        <w:rPr>
          <w:rFonts w:ascii="Times New Roman" w:eastAsia="Times New Roman" w:hAnsi="Times New Roman" w:cs="Times New Roman"/>
          <w:i/>
          <w:spacing w:val="1"/>
          <w:sz w:val="24"/>
          <w:szCs w:val="24"/>
        </w:rPr>
        <w:t xml:space="preserve"> </w:t>
      </w:r>
      <w:r w:rsidR="00E847BD">
        <w:rPr>
          <w:rFonts w:ascii="Times New Roman" w:eastAsia="Times New Roman" w:hAnsi="Times New Roman" w:cs="Times New Roman"/>
          <w:spacing w:val="1"/>
          <w:sz w:val="24"/>
          <w:szCs w:val="24"/>
        </w:rPr>
        <w:t>te</w:t>
      </w:r>
      <w:r w:rsidR="00E847BD">
        <w:rPr>
          <w:rFonts w:ascii="Times New Roman" w:eastAsia="Times New Roman" w:hAnsi="Times New Roman" w:cs="Times New Roman"/>
          <w:sz w:val="24"/>
          <w:szCs w:val="24"/>
        </w:rPr>
        <w:t>rd</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pacing w:val="-4"/>
          <w:sz w:val="24"/>
          <w:szCs w:val="24"/>
        </w:rPr>
        <w:t>p</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t</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5</w:t>
      </w:r>
      <w:r w:rsidR="00E847BD">
        <w:rPr>
          <w:rFonts w:ascii="Times New Roman" w:eastAsia="Times New Roman" w:hAnsi="Times New Roman" w:cs="Times New Roman"/>
          <w:spacing w:val="6"/>
          <w:sz w:val="24"/>
          <w:szCs w:val="24"/>
        </w:rPr>
        <w:t xml:space="preserve"> </w:t>
      </w:r>
      <w:r w:rsidR="00E847BD">
        <w:rPr>
          <w:rFonts w:ascii="Times New Roman" w:eastAsia="Times New Roman" w:hAnsi="Times New Roman" w:cs="Times New Roman"/>
          <w:spacing w:val="-4"/>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y</w:t>
      </w:r>
      <w:r w:rsidR="00E847BD">
        <w:rPr>
          <w:rFonts w:ascii="Times New Roman" w:eastAsia="Times New Roman" w:hAnsi="Times New Roman" w:cs="Times New Roman"/>
          <w:spacing w:val="1"/>
          <w:sz w:val="24"/>
          <w:szCs w:val="24"/>
        </w:rPr>
        <w:t>ait</w:t>
      </w:r>
      <w:r w:rsidR="00E847BD">
        <w:rPr>
          <w:rFonts w:ascii="Times New Roman" w:eastAsia="Times New Roman" w:hAnsi="Times New Roman" w:cs="Times New Roman"/>
          <w:sz w:val="24"/>
          <w:szCs w:val="24"/>
        </w:rPr>
        <w:t>u,</w:t>
      </w:r>
      <w:r w:rsidR="00E847BD">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w:t>
      </w:r>
      <w:r w:rsidR="00E847BD">
        <w:rPr>
          <w:rFonts w:ascii="Times New Roman" w:eastAsia="Times New Roman" w:hAnsi="Times New Roman" w:cs="Times New Roman"/>
          <w:i/>
          <w:spacing w:val="1"/>
          <w:sz w:val="24"/>
          <w:szCs w:val="24"/>
        </w:rPr>
        <w:t>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xml:space="preserve">, </w:t>
      </w:r>
      <w:r w:rsidR="00D51093">
        <w:rPr>
          <w:rFonts w:ascii="Times New Roman" w:eastAsia="Times New Roman" w:hAnsi="Times New Roman" w:cs="Times New Roman"/>
          <w:i/>
          <w:sz w:val="24"/>
          <w:szCs w:val="24"/>
        </w:rPr>
        <w:t>add</w:t>
      </w:r>
      <w:r w:rsidR="00E847BD">
        <w:rPr>
          <w:rFonts w:ascii="Times New Roman" w:eastAsia="Times New Roman" w:hAnsi="Times New Roman" w:cs="Times New Roman"/>
          <w:i/>
          <w:sz w:val="24"/>
          <w:szCs w:val="24"/>
        </w:rPr>
        <w:t>_user</w:t>
      </w:r>
      <w:r w:rsidR="00E847BD">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w:t>
      </w:r>
      <w:r w:rsidR="00E847BD">
        <w:rPr>
          <w:rFonts w:ascii="Times New Roman" w:eastAsia="Times New Roman" w:hAnsi="Times New Roman" w:cs="Times New Roman"/>
          <w:i/>
          <w:spacing w:val="1"/>
          <w:sz w:val="24"/>
          <w:szCs w:val="24"/>
        </w:rPr>
        <w:t>_user</w:t>
      </w:r>
      <w:r w:rsidR="00E847BD">
        <w:rPr>
          <w:rFonts w:ascii="Times New Roman" w:eastAsia="Times New Roman" w:hAnsi="Times New Roman" w:cs="Times New Roman"/>
          <w:sz w:val="24"/>
          <w:szCs w:val="24"/>
        </w:rPr>
        <w:t>(</w:t>
      </w:r>
      <w:r w:rsidR="00E847BD">
        <w:rPr>
          <w:rFonts w:ascii="Times New Roman" w:eastAsia="Times New Roman" w:hAnsi="Times New Roman" w:cs="Times New Roman"/>
          <w:spacing w:val="-4"/>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dan </w:t>
      </w:r>
      <w:r w:rsidR="00E847BD">
        <w:rPr>
          <w:rFonts w:ascii="Times New Roman" w:eastAsia="Times New Roman" w:hAnsi="Times New Roman" w:cs="Times New Roman"/>
          <w:i/>
          <w:sz w:val="24"/>
          <w:szCs w:val="24"/>
        </w:rPr>
        <w:t>se</w:t>
      </w:r>
      <w:r w:rsidR="00D51093">
        <w:rPr>
          <w:rFonts w:ascii="Times New Roman" w:eastAsia="Times New Roman" w:hAnsi="Times New Roman" w:cs="Times New Roman"/>
          <w:i/>
          <w:sz w:val="24"/>
          <w:szCs w:val="24"/>
        </w:rPr>
        <w:t>a</w:t>
      </w:r>
      <w:r w:rsidR="00E847BD">
        <w:rPr>
          <w:rFonts w:ascii="Times New Roman" w:eastAsia="Times New Roman" w:hAnsi="Times New Roman" w:cs="Times New Roman"/>
          <w:i/>
          <w:sz w:val="24"/>
          <w:szCs w:val="24"/>
        </w:rPr>
        <w:t>rch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z w:val="24"/>
          <w:szCs w:val="24"/>
        </w:rPr>
        <w:t>view_us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w:t>
      </w:r>
      <w:r w:rsidR="00D51093">
        <w:rPr>
          <w:rFonts w:ascii="Times New Roman" w:eastAsia="Times New Roman" w:hAnsi="Times New Roman" w:cs="Times New Roman"/>
          <w:sz w:val="24"/>
          <w:szCs w:val="24"/>
        </w:rPr>
        <w:t xml:space="preserve"> akan menampilkan halaman</w:t>
      </w:r>
      <w:r w:rsidR="00D51093">
        <w:rPr>
          <w:rFonts w:ascii="Times New Roman" w:eastAsia="Times New Roman" w:hAnsi="Times New Roman" w:cs="Times New Roman"/>
          <w:i/>
          <w:sz w:val="24"/>
          <w:szCs w:val="24"/>
        </w:rPr>
        <w:t xml:space="preserve"> user,</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add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tambahkan”, </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upda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ubah”,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n pesan “data berhasil dihapus”,</w:t>
      </w:r>
      <w:r w:rsidR="00E847BD">
        <w:rPr>
          <w:rFonts w:ascii="Times New Roman" w:eastAsia="Times New Roman" w:hAnsi="Times New Roman" w:cs="Times New Roman"/>
          <w:i/>
          <w:spacing w:val="1"/>
          <w:sz w:val="24"/>
          <w:szCs w:val="24"/>
        </w:rPr>
        <w:t>search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i/>
          <w:sz w:val="24"/>
          <w:szCs w:val="24"/>
        </w:rPr>
        <w:t xml:space="preserve">list </w:t>
      </w:r>
      <w:r w:rsidR="00E847BD">
        <w:rPr>
          <w:rFonts w:ascii="Times New Roman" w:eastAsia="Times New Roman" w:hAnsi="Times New Roman" w:cs="Times New Roman"/>
          <w:sz w:val="24"/>
          <w:szCs w:val="24"/>
        </w:rPr>
        <w:t>data.</w:t>
      </w:r>
    </w:p>
    <w:p w:rsidR="00E847BD" w:rsidRDefault="00E847BD" w:rsidP="00E847BD">
      <w:pPr>
        <w:spacing w:line="360" w:lineRule="auto"/>
        <w:ind w:right="76" w:firstLine="721"/>
        <w:jc w:val="both"/>
        <w:rPr>
          <w:sz w:val="24"/>
          <w:szCs w:val="24"/>
        </w:rPr>
      </w:pPr>
    </w:p>
    <w:p w:rsidR="00E847BD" w:rsidRDefault="00E847BD" w:rsidP="00E847BD">
      <w:pPr>
        <w:spacing w:line="360" w:lineRule="auto"/>
        <w:ind w:right="76" w:firstLine="721"/>
        <w:jc w:val="both"/>
        <w:rPr>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Suppli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6816" behindDoc="1" locked="0" layoutInCell="1" allowOverlap="1" wp14:anchorId="60A7D951" wp14:editId="2248F482">
                  <wp:simplePos x="0" y="0"/>
                  <wp:positionH relativeFrom="column">
                    <wp:posOffset>-41275</wp:posOffset>
                  </wp:positionH>
                  <wp:positionV relativeFrom="paragraph">
                    <wp:posOffset>32385</wp:posOffset>
                  </wp:positionV>
                  <wp:extent cx="5173345" cy="3201670"/>
                  <wp:effectExtent l="0" t="0" r="8255"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upplier.jpg"/>
                          <pic:cNvPicPr/>
                        </pic:nvPicPr>
                        <pic:blipFill>
                          <a:blip r:embed="rId106">
                            <a:extLst>
                              <a:ext uri="{28A0092B-C50C-407E-A947-70E740481C1C}">
                                <a14:useLocalDpi xmlns:a14="http://schemas.microsoft.com/office/drawing/2010/main" val="0"/>
                              </a:ext>
                            </a:extLst>
                          </a:blip>
                          <a:stretch>
                            <a:fillRect/>
                          </a:stretch>
                        </pic:blipFill>
                        <pic:spPr>
                          <a:xfrm>
                            <a:off x="0" y="0"/>
                            <a:ext cx="5173345" cy="320167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06" w:name="_Toc72484834"/>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5</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Supplier</w:t>
            </w:r>
            <w:bookmarkEnd w:id="406"/>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5</w:t>
      </w:r>
      <w:r w:rsidR="00D51093">
        <w:rPr>
          <w:rFonts w:ascii="Times New Roman" w:eastAsia="Times New Roman" w:hAnsi="Times New Roman" w:cs="Times New Roman"/>
          <w:spacing w:val="-1"/>
          <w:sz w:val="24"/>
          <w:szCs w:val="24"/>
        </w:rPr>
        <w:t xml:space="preserve"> D</w:t>
      </w:r>
      <w:r w:rsidR="00D51093">
        <w:rPr>
          <w:rFonts w:ascii="Times New Roman" w:eastAsia="Times New Roman" w:hAnsi="Times New Roman" w:cs="Times New Roman"/>
          <w:spacing w:val="1"/>
          <w:sz w:val="24"/>
          <w:szCs w:val="24"/>
        </w:rPr>
        <w:t>ala</w:t>
      </w:r>
      <w:r w:rsidR="00D51093">
        <w:rPr>
          <w:rFonts w:ascii="Times New Roman" w:eastAsia="Times New Roman" w:hAnsi="Times New Roman" w:cs="Times New Roman"/>
          <w:sz w:val="24"/>
          <w:szCs w:val="24"/>
        </w:rPr>
        <w:t>m</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 xml:space="preserve">Supplier </w:t>
      </w:r>
      <w:r>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supplier</w:t>
      </w:r>
      <w:r w:rsidR="00D51093">
        <w:rPr>
          <w:rFonts w:ascii="Times New Roman" w:eastAsia="Times New Roman" w:hAnsi="Times New Roman" w:cs="Times New Roman"/>
          <w:i/>
          <w:sz w:val="24"/>
          <w:szCs w:val="24"/>
        </w:rPr>
        <w:t>(), add_suppli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supplie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supplier</w:t>
      </w:r>
      <w:r w:rsidR="00D51093">
        <w:rPr>
          <w:rFonts w:ascii="Times New Roman" w:eastAsia="Times New Roman" w:hAnsi="Times New Roman" w:cs="Times New Roman"/>
          <w:sz w:val="24"/>
          <w:szCs w:val="24"/>
        </w:rPr>
        <w:t xml:space="preserve">(), dan </w:t>
      </w:r>
      <w:r w:rsidR="00D51093">
        <w:rPr>
          <w:rFonts w:ascii="Times New Roman" w:eastAsia="Times New Roman" w:hAnsi="Times New Roman" w:cs="Times New Roman"/>
          <w:i/>
          <w:sz w:val="24"/>
          <w:szCs w:val="24"/>
        </w:rPr>
        <w:t>search_supplier()</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suppli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suppli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Pr>
          <w:rFonts w:ascii="Times New Roman" w:eastAsia="Times New Roman" w:hAnsi="Times New Roman" w:cs="Times New Roman"/>
          <w:i/>
          <w:spacing w:val="1"/>
          <w:sz w:val="24"/>
          <w:szCs w:val="24"/>
        </w:rPr>
        <w:t>dele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D51093" w:rsidRPr="00AD3872" w:rsidRDefault="00D51093" w:rsidP="00D51093">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Customer</w:t>
      </w:r>
    </w:p>
    <w:tbl>
      <w:tblPr>
        <w:tblpPr w:leftFromText="180" w:rightFromText="180" w:vertAnchor="text" w:horzAnchor="margin" w:tblpX="108" w:tblpY="4"/>
        <w:tblW w:w="8222" w:type="dxa"/>
        <w:tblLook w:val="04A0" w:firstRow="1" w:lastRow="0" w:firstColumn="1" w:lastColumn="0" w:noHBand="0" w:noVBand="1"/>
      </w:tblPr>
      <w:tblGrid>
        <w:gridCol w:w="8222"/>
      </w:tblGrid>
      <w:tr w:rsidR="00D51093"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1093"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7840" behindDoc="1" locked="0" layoutInCell="1" allowOverlap="1" wp14:anchorId="63D8F145" wp14:editId="14ACE04D">
                  <wp:simplePos x="0" y="0"/>
                  <wp:positionH relativeFrom="column">
                    <wp:posOffset>-49530</wp:posOffset>
                  </wp:positionH>
                  <wp:positionV relativeFrom="paragraph">
                    <wp:posOffset>15875</wp:posOffset>
                  </wp:positionV>
                  <wp:extent cx="5173345" cy="3220720"/>
                  <wp:effectExtent l="0" t="0" r="8255" b="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customer.jpg"/>
                          <pic:cNvPicPr/>
                        </pic:nvPicPr>
                        <pic:blipFill>
                          <a:blip r:embed="rId107">
                            <a:extLst>
                              <a:ext uri="{28A0092B-C50C-407E-A947-70E740481C1C}">
                                <a14:useLocalDpi xmlns:a14="http://schemas.microsoft.com/office/drawing/2010/main" val="0"/>
                              </a:ext>
                            </a:extLst>
                          </a:blip>
                          <a:stretch>
                            <a:fillRect/>
                          </a:stretch>
                        </pic:blipFill>
                        <pic:spPr>
                          <a:xfrm>
                            <a:off x="0" y="0"/>
                            <a:ext cx="5173345" cy="3220720"/>
                          </a:xfrm>
                          <a:prstGeom prst="rect">
                            <a:avLst/>
                          </a:prstGeom>
                        </pic:spPr>
                      </pic:pic>
                    </a:graphicData>
                  </a:graphic>
                  <wp14:sizeRelH relativeFrom="page">
                    <wp14:pctWidth>0</wp14:pctWidth>
                  </wp14:sizeRelH>
                  <wp14:sizeRelV relativeFrom="page">
                    <wp14:pctHeight>0</wp14:pctHeight>
                  </wp14:sizeRelV>
                </wp:anchor>
              </w:drawing>
            </w:r>
          </w:p>
        </w:tc>
      </w:tr>
      <w:tr w:rsidR="00D51093"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51093" w:rsidRPr="005A3F28" w:rsidRDefault="00D51093" w:rsidP="003D6BB6">
            <w:pPr>
              <w:ind w:firstLine="2410"/>
              <w:jc w:val="both"/>
              <w:rPr>
                <w:rFonts w:ascii="Times New Roman" w:hAnsi="Times New Roman" w:cs="Times New Roman"/>
                <w:b/>
                <w:sz w:val="24"/>
                <w:szCs w:val="24"/>
              </w:rPr>
            </w:pPr>
            <w:bookmarkStart w:id="407" w:name="_Toc72484835"/>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6</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sidR="003D6BB6">
              <w:rPr>
                <w:rFonts w:ascii="Times New Roman" w:hAnsi="Times New Roman" w:cs="Times New Roman"/>
                <w:b/>
                <w:i/>
                <w:sz w:val="24"/>
                <w:szCs w:val="24"/>
              </w:rPr>
              <w:t>Customer</w:t>
            </w:r>
            <w:bookmarkEnd w:id="407"/>
          </w:p>
        </w:tc>
      </w:tr>
    </w:tbl>
    <w:p w:rsidR="00D51093" w:rsidRPr="00CD579C" w:rsidRDefault="00D51093" w:rsidP="00D51093">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6</w:t>
      </w:r>
      <w:r>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sidR="00D51093">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w:t>
      </w:r>
      <w:r w:rsidR="003D6BB6">
        <w:rPr>
          <w:rFonts w:ascii="Times New Roman" w:eastAsia="Times New Roman" w:hAnsi="Times New Roman" w:cs="Times New Roman"/>
          <w:i/>
          <w:spacing w:val="1"/>
          <w:sz w:val="24"/>
          <w:szCs w:val="24"/>
        </w:rPr>
        <w:t>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 add_</w:t>
      </w:r>
      <w:r w:rsidR="003D6BB6">
        <w:rPr>
          <w:rFonts w:ascii="Times New Roman" w:eastAsia="Times New Roman" w:hAnsi="Times New Roman" w:cs="Times New Roman"/>
          <w:i/>
          <w:sz w:val="24"/>
          <w:szCs w:val="24"/>
        </w:rPr>
        <w:t>custom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sz w:val="24"/>
          <w:szCs w:val="24"/>
        </w:rPr>
        <w:t xml:space="preserve">(), dan </w:t>
      </w:r>
      <w:r w:rsidR="003D6BB6">
        <w:rPr>
          <w:rFonts w:ascii="Times New Roman" w:eastAsia="Times New Roman" w:hAnsi="Times New Roman" w:cs="Times New Roman"/>
          <w:i/>
          <w:sz w:val="24"/>
          <w:szCs w:val="24"/>
        </w:rPr>
        <w:t>search_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3D6BB6">
        <w:rPr>
          <w:rFonts w:ascii="Times New Roman" w:eastAsia="Times New Roman" w:hAnsi="Times New Roman" w:cs="Times New Roman"/>
          <w:i/>
          <w:sz w:val="24"/>
          <w:szCs w:val="24"/>
        </w:rPr>
        <w:t>custom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3D6BB6">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1"/>
          <w:sz w:val="24"/>
          <w:szCs w:val="24"/>
        </w:rPr>
        <w:t>add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sidR="003D6BB6">
        <w:rPr>
          <w:rFonts w:ascii="Times New Roman" w:eastAsia="Times New Roman" w:hAnsi="Times New Roman" w:cs="Times New Roman"/>
          <w:i/>
          <w:spacing w:val="1"/>
          <w:sz w:val="24"/>
          <w:szCs w:val="24"/>
        </w:rPr>
        <w:t>delete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hapus”,</w:t>
      </w:r>
      <w:r w:rsidR="003D6BB6">
        <w:rPr>
          <w:rFonts w:ascii="Times New Roman" w:eastAsia="Times New Roman" w:hAnsi="Times New Roman" w:cs="Times New Roman"/>
          <w:sz w:val="24"/>
          <w:szCs w:val="24"/>
        </w:rPr>
        <w:t xml:space="preserve"> </w:t>
      </w:r>
      <w:r w:rsidR="003D6BB6">
        <w:rPr>
          <w:rFonts w:ascii="Times New Roman" w:eastAsia="Times New Roman" w:hAnsi="Times New Roman" w:cs="Times New Roman"/>
          <w:i/>
          <w:spacing w:val="1"/>
          <w:sz w:val="24"/>
          <w:szCs w:val="24"/>
        </w:rPr>
        <w:t>search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3D6BB6" w:rsidRPr="00AD3872" w:rsidRDefault="003D6BB6" w:rsidP="003D6BB6">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3D6BB6" w:rsidRPr="004967D4" w:rsidTr="008200D2">
        <w:trPr>
          <w:trHeight w:val="594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6BB6" w:rsidRPr="004967D4" w:rsidRDefault="008200D2"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8864" behindDoc="1" locked="0" layoutInCell="1" allowOverlap="1" wp14:anchorId="4725A398" wp14:editId="0A01CBD9">
                  <wp:simplePos x="0" y="0"/>
                  <wp:positionH relativeFrom="column">
                    <wp:posOffset>-82550</wp:posOffset>
                  </wp:positionH>
                  <wp:positionV relativeFrom="paragraph">
                    <wp:posOffset>-3596005</wp:posOffset>
                  </wp:positionV>
                  <wp:extent cx="5213985" cy="3755390"/>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enjualan.jpg"/>
                          <pic:cNvPicPr/>
                        </pic:nvPicPr>
                        <pic:blipFill>
                          <a:blip r:embed="rId108">
                            <a:extLst>
                              <a:ext uri="{28A0092B-C50C-407E-A947-70E740481C1C}">
                                <a14:useLocalDpi xmlns:a14="http://schemas.microsoft.com/office/drawing/2010/main" val="0"/>
                              </a:ext>
                            </a:extLst>
                          </a:blip>
                          <a:stretch>
                            <a:fillRect/>
                          </a:stretch>
                        </pic:blipFill>
                        <pic:spPr>
                          <a:xfrm>
                            <a:off x="0" y="0"/>
                            <a:ext cx="5213985" cy="3755390"/>
                          </a:xfrm>
                          <a:prstGeom prst="rect">
                            <a:avLst/>
                          </a:prstGeom>
                        </pic:spPr>
                      </pic:pic>
                    </a:graphicData>
                  </a:graphic>
                  <wp14:sizeRelH relativeFrom="page">
                    <wp14:pctWidth>0</wp14:pctWidth>
                  </wp14:sizeRelH>
                  <wp14:sizeRelV relativeFrom="page">
                    <wp14:pctHeight>0</wp14:pctHeight>
                  </wp14:sizeRelV>
                </wp:anchor>
              </w:drawing>
            </w:r>
          </w:p>
        </w:tc>
      </w:tr>
      <w:tr w:rsidR="003D6BB6" w:rsidRPr="004967D4" w:rsidTr="008200D2">
        <w:trPr>
          <w:trHeight w:val="55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3D6BB6" w:rsidRPr="003D6BB6" w:rsidRDefault="003D6BB6" w:rsidP="003D6BB6">
            <w:pPr>
              <w:ind w:firstLine="2410"/>
              <w:jc w:val="both"/>
              <w:rPr>
                <w:rFonts w:ascii="Times New Roman" w:hAnsi="Times New Roman" w:cs="Times New Roman"/>
                <w:b/>
                <w:sz w:val="24"/>
                <w:szCs w:val="24"/>
              </w:rPr>
            </w:pPr>
            <w:bookmarkStart w:id="408" w:name="_Toc72484836"/>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7</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sz w:val="24"/>
                <w:szCs w:val="24"/>
              </w:rPr>
              <w:t>Penjualan</w:t>
            </w:r>
            <w:bookmarkEnd w:id="408"/>
          </w:p>
        </w:tc>
      </w:tr>
    </w:tbl>
    <w:p w:rsidR="003D6BB6" w:rsidRPr="00CD579C" w:rsidRDefault="003D6BB6"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3D6BB6">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7</w:t>
      </w:r>
      <w:r w:rsidR="003D6BB6">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4"/>
          <w:sz w:val="24"/>
          <w:szCs w:val="24"/>
        </w:rPr>
        <w:t>S</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a</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e</w:t>
      </w:r>
      <w:r w:rsidR="003D6BB6">
        <w:rPr>
          <w:rFonts w:ascii="Times New Roman" w:eastAsia="Times New Roman" w:hAnsi="Times New Roman" w:cs="Times New Roman"/>
          <w:i/>
          <w:spacing w:val="5"/>
          <w:sz w:val="24"/>
          <w:szCs w:val="24"/>
        </w:rPr>
        <w:t xml:space="preserve"> </w:t>
      </w:r>
      <w:r w:rsidR="003D6BB6">
        <w:rPr>
          <w:rFonts w:ascii="Times New Roman" w:eastAsia="Times New Roman" w:hAnsi="Times New Roman" w:cs="Times New Roman"/>
          <w:i/>
          <w:spacing w:val="-1"/>
          <w:sz w:val="24"/>
          <w:szCs w:val="24"/>
        </w:rPr>
        <w:t>D</w:t>
      </w:r>
      <w:r w:rsidR="003D6BB6">
        <w:rPr>
          <w:rFonts w:ascii="Times New Roman" w:eastAsia="Times New Roman" w:hAnsi="Times New Roman" w:cs="Times New Roman"/>
          <w:i/>
          <w:spacing w:val="1"/>
          <w:sz w:val="24"/>
          <w:szCs w:val="24"/>
        </w:rPr>
        <w:t>i</w:t>
      </w:r>
      <w:r w:rsidR="003D6BB6">
        <w:rPr>
          <w:rFonts w:ascii="Times New Roman" w:eastAsia="Times New Roman" w:hAnsi="Times New Roman" w:cs="Times New Roman"/>
          <w:i/>
          <w:sz w:val="24"/>
          <w:szCs w:val="24"/>
        </w:rPr>
        <w:t>ag</w:t>
      </w:r>
      <w:r w:rsidR="003D6BB6">
        <w:rPr>
          <w:rFonts w:ascii="Times New Roman" w:eastAsia="Times New Roman" w:hAnsi="Times New Roman" w:cs="Times New Roman"/>
          <w:i/>
          <w:spacing w:val="-1"/>
          <w:sz w:val="24"/>
          <w:szCs w:val="24"/>
        </w:rPr>
        <w:t>r</w:t>
      </w:r>
      <w:r w:rsidR="003D6BB6">
        <w:rPr>
          <w:rFonts w:ascii="Times New Roman" w:eastAsia="Times New Roman" w:hAnsi="Times New Roman" w:cs="Times New Roman"/>
          <w:i/>
          <w:sz w:val="24"/>
          <w:szCs w:val="24"/>
        </w:rPr>
        <w:t>am</w:t>
      </w:r>
      <w:r w:rsidR="003D6BB6">
        <w:rPr>
          <w:rFonts w:ascii="Times New Roman" w:eastAsia="Times New Roman" w:hAnsi="Times New Roman" w:cs="Times New Roman"/>
          <w:i/>
          <w:spacing w:val="5"/>
          <w:sz w:val="24"/>
          <w:szCs w:val="24"/>
        </w:rPr>
        <w:t xml:space="preserve"> </w:t>
      </w:r>
      <w:r w:rsidR="008200D2">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i/>
          <w:spacing w:val="1"/>
          <w:sz w:val="24"/>
          <w:szCs w:val="24"/>
        </w:rPr>
        <w:t xml:space="preserve"> </w:t>
      </w:r>
      <w:r w:rsidR="003D6BB6">
        <w:rPr>
          <w:rFonts w:ascii="Times New Roman" w:eastAsia="Times New Roman" w:hAnsi="Times New Roman" w:cs="Times New Roman"/>
          <w:spacing w:val="1"/>
          <w:sz w:val="24"/>
          <w:szCs w:val="24"/>
        </w:rPr>
        <w:t>te</w:t>
      </w:r>
      <w:r w:rsidR="003D6BB6">
        <w:rPr>
          <w:rFonts w:ascii="Times New Roman" w:eastAsia="Times New Roman" w:hAnsi="Times New Roman" w:cs="Times New Roman"/>
          <w:sz w:val="24"/>
          <w:szCs w:val="24"/>
        </w:rPr>
        <w:t>rd</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pacing w:val="-4"/>
          <w:sz w:val="24"/>
          <w:szCs w:val="24"/>
        </w:rPr>
        <w:t>p</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z w:val="24"/>
          <w:szCs w:val="24"/>
        </w:rPr>
        <w:t>t</w:t>
      </w:r>
      <w:r w:rsidR="003D6BB6">
        <w:rPr>
          <w:rFonts w:ascii="Times New Roman" w:eastAsia="Times New Roman" w:hAnsi="Times New Roman" w:cs="Times New Roman"/>
          <w:spacing w:val="5"/>
          <w:sz w:val="24"/>
          <w:szCs w:val="24"/>
        </w:rPr>
        <w:t xml:space="preserve"> </w:t>
      </w:r>
      <w:r w:rsidR="008200D2">
        <w:rPr>
          <w:rFonts w:ascii="Times New Roman" w:eastAsia="Times New Roman" w:hAnsi="Times New Roman" w:cs="Times New Roman"/>
          <w:sz w:val="24"/>
          <w:szCs w:val="24"/>
        </w:rPr>
        <w:t>7</w:t>
      </w:r>
      <w:r w:rsidR="003D6BB6">
        <w:rPr>
          <w:rFonts w:ascii="Times New Roman" w:eastAsia="Times New Roman" w:hAnsi="Times New Roman" w:cs="Times New Roman"/>
          <w:spacing w:val="6"/>
          <w:sz w:val="24"/>
          <w:szCs w:val="24"/>
        </w:rPr>
        <w:t xml:space="preserve"> </w:t>
      </w:r>
      <w:r w:rsidR="003D6BB6">
        <w:rPr>
          <w:rFonts w:ascii="Times New Roman" w:eastAsia="Times New Roman" w:hAnsi="Times New Roman" w:cs="Times New Roman"/>
          <w:spacing w:val="-4"/>
          <w:sz w:val="24"/>
          <w:szCs w:val="24"/>
        </w:rPr>
        <w:t>f</w:t>
      </w:r>
      <w:r w:rsidR="003D6BB6">
        <w:rPr>
          <w:rFonts w:ascii="Times New Roman" w:eastAsia="Times New Roman" w:hAnsi="Times New Roman" w:cs="Times New Roman"/>
          <w:sz w:val="24"/>
          <w:szCs w:val="24"/>
        </w:rPr>
        <w:t>ung</w:t>
      </w:r>
      <w:r w:rsidR="003D6BB6">
        <w:rPr>
          <w:rFonts w:ascii="Times New Roman" w:eastAsia="Times New Roman" w:hAnsi="Times New Roman" w:cs="Times New Roman"/>
          <w:spacing w:val="-1"/>
          <w:sz w:val="24"/>
          <w:szCs w:val="24"/>
        </w:rPr>
        <w:t>s</w:t>
      </w:r>
      <w:r w:rsidR="003D6BB6">
        <w:rPr>
          <w:rFonts w:ascii="Times New Roman" w:eastAsia="Times New Roman" w:hAnsi="Times New Roman" w:cs="Times New Roman"/>
          <w:sz w:val="24"/>
          <w:szCs w:val="24"/>
        </w:rPr>
        <w:t>i</w:t>
      </w:r>
      <w:r w:rsidR="003D6BB6">
        <w:rPr>
          <w:rFonts w:ascii="Times New Roman" w:eastAsia="Times New Roman" w:hAnsi="Times New Roman" w:cs="Times New Roman"/>
          <w:spacing w:val="5"/>
          <w:sz w:val="24"/>
          <w:szCs w:val="24"/>
        </w:rPr>
        <w:t xml:space="preserve"> </w:t>
      </w:r>
      <w:r w:rsidR="003D6BB6">
        <w:rPr>
          <w:rFonts w:ascii="Times New Roman" w:eastAsia="Times New Roman" w:hAnsi="Times New Roman" w:cs="Times New Roman"/>
          <w:sz w:val="24"/>
          <w:szCs w:val="24"/>
        </w:rPr>
        <w:t>y</w:t>
      </w:r>
      <w:r w:rsidR="003D6BB6">
        <w:rPr>
          <w:rFonts w:ascii="Times New Roman" w:eastAsia="Times New Roman" w:hAnsi="Times New Roman" w:cs="Times New Roman"/>
          <w:spacing w:val="1"/>
          <w:sz w:val="24"/>
          <w:szCs w:val="24"/>
        </w:rPr>
        <w:t>ait</w:t>
      </w:r>
      <w:r w:rsidR="003D6BB6">
        <w:rPr>
          <w:rFonts w:ascii="Times New Roman" w:eastAsia="Times New Roman" w:hAnsi="Times New Roman" w:cs="Times New Roman"/>
          <w:sz w:val="24"/>
          <w:szCs w:val="24"/>
        </w:rPr>
        <w:t>u,</w:t>
      </w:r>
      <w:r w:rsidR="003D6BB6">
        <w:rPr>
          <w:rFonts w:ascii="Times New Roman" w:eastAsia="Times New Roman" w:hAnsi="Times New Roman" w:cs="Times New Roman"/>
          <w:spacing w:val="2"/>
          <w:sz w:val="24"/>
          <w:szCs w:val="24"/>
        </w:rPr>
        <w:t xml:space="preserve"> </w:t>
      </w:r>
      <w:r w:rsidR="003D6BB6">
        <w:rPr>
          <w:rFonts w:ascii="Times New Roman" w:eastAsia="Times New Roman" w:hAnsi="Times New Roman" w:cs="Times New Roman"/>
          <w:i/>
          <w:spacing w:val="1"/>
          <w:sz w:val="24"/>
          <w:szCs w:val="24"/>
        </w:rPr>
        <w:t>view_</w:t>
      </w:r>
      <w:r w:rsidR="008200D2">
        <w:rPr>
          <w:rFonts w:ascii="Times New Roman" w:eastAsia="Times New Roman" w:hAnsi="Times New Roman" w:cs="Times New Roman"/>
          <w:spacing w:val="1"/>
          <w:sz w:val="24"/>
          <w:szCs w:val="24"/>
        </w:rPr>
        <w:t>penjualan</w:t>
      </w:r>
      <w:r w:rsidR="00617029" w:rsidRPr="00AF7FA1">
        <w:rPr>
          <w:rFonts w:ascii="Times New Roman" w:eastAsia="Times New Roman" w:hAnsi="Times New Roman" w:cs="Times New Roman"/>
          <w:sz w:val="24"/>
          <w:szCs w:val="24"/>
        </w:rPr>
        <w:t>()</w:t>
      </w:r>
      <w:r w:rsidR="00617029">
        <w:rPr>
          <w:rFonts w:ascii="Times New Roman" w:eastAsia="Times New Roman" w:hAnsi="Times New Roman" w:cs="Times New Roman"/>
          <w:i/>
          <w:sz w:val="24"/>
          <w:szCs w:val="24"/>
        </w:rPr>
        <w:t>, search</w:t>
      </w:r>
      <w:r w:rsidR="003D6BB6">
        <w:rPr>
          <w:rFonts w:ascii="Times New Roman" w:eastAsia="Times New Roman" w:hAnsi="Times New Roman" w:cs="Times New Roman"/>
          <w:i/>
          <w:sz w:val="24"/>
          <w:szCs w:val="24"/>
        </w:rPr>
        <w:t>_</w:t>
      </w:r>
      <w:r w:rsidR="00617029">
        <w:rPr>
          <w:rFonts w:ascii="Times New Roman" w:eastAsia="Times New Roman" w:hAnsi="Times New Roman" w:cs="Times New Roman"/>
          <w:sz w:val="24"/>
          <w:szCs w:val="24"/>
        </w:rPr>
        <w:t>penjualan</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add</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sz w:val="24"/>
          <w:szCs w:val="24"/>
        </w:rPr>
        <w:t>(</w:t>
      </w:r>
      <w:r w:rsidR="003D6BB6">
        <w:rPr>
          <w:rFonts w:ascii="Times New Roman" w:eastAsia="Times New Roman" w:hAnsi="Times New Roman" w:cs="Times New Roman"/>
          <w:spacing w:val="-4"/>
          <w:sz w:val="24"/>
          <w:szCs w:val="24"/>
        </w:rPr>
        <w:t>)</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7C4727">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z w:val="24"/>
          <w:szCs w:val="24"/>
        </w:rPr>
        <w:t>delete</w:t>
      </w:r>
      <w:r w:rsidR="003D6BB6">
        <w:rPr>
          <w:rFonts w:ascii="Times New Roman" w:eastAsia="Times New Roman" w:hAnsi="Times New Roman" w:cs="Times New Roman"/>
          <w:i/>
          <w:sz w:val="24"/>
          <w:szCs w:val="24"/>
        </w:rPr>
        <w:t>_</w:t>
      </w:r>
      <w:r w:rsidR="007C4727">
        <w:rPr>
          <w:rFonts w:ascii="Times New Roman" w:eastAsia="Times New Roman" w:hAnsi="Times New Roman" w:cs="Times New Roman"/>
          <w:sz w:val="24"/>
          <w:szCs w:val="24"/>
        </w:rPr>
        <w:t>penjualan</w:t>
      </w:r>
      <w:r w:rsidR="003D6BB6" w:rsidRPr="00AF7FA1">
        <w:rPr>
          <w:rFonts w:ascii="Times New Roman" w:eastAsia="Times New Roman" w:hAnsi="Times New Roman" w:cs="Times New Roman"/>
          <w:sz w:val="24"/>
          <w:szCs w:val="24"/>
        </w:rPr>
        <w:t>()</w:t>
      </w:r>
      <w:r w:rsidR="007C4727">
        <w:rPr>
          <w:rFonts w:ascii="Times New Roman" w:eastAsia="Times New Roman" w:hAnsi="Times New Roman" w:cs="Times New Roman"/>
          <w:i/>
          <w:sz w:val="24"/>
          <w:szCs w:val="24"/>
        </w:rPr>
        <w:t>, process_</w:t>
      </w:r>
      <w:r w:rsidR="007C4727">
        <w:rPr>
          <w:rFonts w:ascii="Times New Roman" w:eastAsia="Times New Roman" w:hAnsi="Times New Roman" w:cs="Times New Roman"/>
          <w:sz w:val="24"/>
          <w:szCs w:val="24"/>
        </w:rPr>
        <w:t xml:space="preserve">penjualan(), dan </w:t>
      </w:r>
      <w:r w:rsidR="007C4727">
        <w:rPr>
          <w:rFonts w:ascii="Times New Roman" w:eastAsia="Times New Roman" w:hAnsi="Times New Roman" w:cs="Times New Roman"/>
          <w:i/>
          <w:sz w:val="24"/>
          <w:szCs w:val="24"/>
        </w:rPr>
        <w:t>print</w:t>
      </w:r>
      <w:r w:rsidR="007C4727">
        <w:rPr>
          <w:rFonts w:ascii="Times New Roman" w:eastAsia="Times New Roman" w:hAnsi="Times New Roman" w:cs="Times New Roman"/>
          <w:i/>
          <w:sz w:val="24"/>
          <w:szCs w:val="24"/>
        </w:rPr>
        <w:softHyphen/>
      </w:r>
      <w:r w:rsidR="007C4727">
        <w:rPr>
          <w:rFonts w:ascii="Times New Roman" w:eastAsia="Times New Roman" w:hAnsi="Times New Roman" w:cs="Times New Roman"/>
          <w:i/>
          <w:sz w:val="24"/>
          <w:szCs w:val="24"/>
        </w:rPr>
        <w:softHyphen/>
        <w:t>_</w:t>
      </w:r>
      <w:r w:rsidR="007C4727">
        <w:rPr>
          <w:rFonts w:ascii="Times New Roman" w:eastAsia="Times New Roman" w:hAnsi="Times New Roman" w:cs="Times New Roman"/>
          <w:sz w:val="24"/>
          <w:szCs w:val="24"/>
        </w:rPr>
        <w:t>penjualan()</w:t>
      </w:r>
      <w:r w:rsidR="00892C33">
        <w:rPr>
          <w:rFonts w:ascii="Times New Roman" w:eastAsia="Times New Roman" w:hAnsi="Times New Roman" w:cs="Times New Roman"/>
          <w:sz w:val="24"/>
          <w:szCs w:val="24"/>
        </w:rPr>
        <w:t>.</w:t>
      </w:r>
    </w:p>
    <w:p w:rsidR="003D6BB6" w:rsidRPr="00E847BD" w:rsidRDefault="003D6BB6" w:rsidP="00DA47CF">
      <w:pPr>
        <w:spacing w:after="0" w:line="360" w:lineRule="auto"/>
        <w:ind w:right="76"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7C4727">
        <w:rPr>
          <w:rFonts w:ascii="Times New Roman" w:eastAsia="Times New Roman" w:hAnsi="Times New Roman" w:cs="Times New Roman"/>
          <w:sz w:val="24"/>
          <w:szCs w:val="24"/>
        </w:rPr>
        <w:t>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7C4727">
        <w:rPr>
          <w:rFonts w:ascii="Times New Roman" w:eastAsia="Times New Roman" w:hAnsi="Times New Roman" w:cs="Times New Roman"/>
          <w:sz w:val="24"/>
          <w:szCs w:val="24"/>
        </w:rPr>
        <w:t xml:space="preserve">penjualan </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data barang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add</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7C4727">
        <w:rPr>
          <w:rFonts w:ascii="Times New Roman" w:eastAsia="Times New Roman" w:hAnsi="Times New Roman" w:cs="Times New Roman"/>
          <w:sz w:val="24"/>
          <w:szCs w:val="24"/>
        </w:rPr>
        <w:t xml:space="preserve"> data dalam tabel</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w:t>
      </w:r>
      <w:r w:rsidR="007C4727">
        <w:rPr>
          <w:rFonts w:ascii="Times New Roman" w:eastAsia="Times New Roman" w:hAnsi="Times New Roman" w:cs="Times New Roman"/>
          <w:sz w:val="24"/>
          <w:szCs w:val="24"/>
        </w:rPr>
        <w:t>ubah</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delete 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pesan “data berhasil dihapus”, </w:t>
      </w:r>
      <w:r w:rsidR="007C4727">
        <w:rPr>
          <w:rFonts w:ascii="Times New Roman" w:eastAsia="Times New Roman" w:hAnsi="Times New Roman" w:cs="Times New Roman"/>
          <w:i/>
          <w:sz w:val="24"/>
          <w:szCs w:val="24"/>
        </w:rPr>
        <w:t>process_</w:t>
      </w:r>
      <w:r w:rsidR="007C4727">
        <w:rPr>
          <w:rFonts w:ascii="Times New Roman" w:eastAsia="Times New Roman" w:hAnsi="Times New Roman" w:cs="Times New Roman"/>
          <w:sz w:val="24"/>
          <w:szCs w:val="24"/>
        </w:rPr>
        <w:t xml:space="preserve">penjualan() akan menampilkan data barang yang dipesan dan </w:t>
      </w:r>
      <w:r w:rsidR="00AF7FA1">
        <w:rPr>
          <w:rFonts w:ascii="Times New Roman" w:eastAsia="Times New Roman" w:hAnsi="Times New Roman" w:cs="Times New Roman"/>
          <w:i/>
          <w:sz w:val="24"/>
          <w:szCs w:val="24"/>
        </w:rPr>
        <w:t>print_</w:t>
      </w:r>
      <w:r w:rsidR="00AF7FA1">
        <w:rPr>
          <w:rFonts w:ascii="Times New Roman" w:eastAsia="Times New Roman" w:hAnsi="Times New Roman" w:cs="Times New Roman"/>
          <w:sz w:val="24"/>
          <w:szCs w:val="24"/>
        </w:rPr>
        <w:t>penjualan() akan menampilkan halaman cetak data barang</w:t>
      </w:r>
      <w:r>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AF7FA1" w:rsidRPr="00AD3872" w:rsidRDefault="00AF7FA1" w:rsidP="00AF7FA1">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A06F77">
        <w:rPr>
          <w:rFonts w:ascii="Times New Roman" w:hAnsi="Times New Roman" w:cs="Times New Roman"/>
          <w:i/>
          <w:sz w:val="24"/>
          <w:szCs w:val="24"/>
        </w:rPr>
        <w:t xml:space="preserve">Stock </w:t>
      </w:r>
      <w:r w:rsidR="00A06F77">
        <w:rPr>
          <w:rFonts w:ascii="Times New Roman" w:hAnsi="Times New Roman" w:cs="Times New Roman"/>
          <w:sz w:val="24"/>
          <w:szCs w:val="24"/>
        </w:rPr>
        <w:t>Barang</w:t>
      </w:r>
    </w:p>
    <w:tbl>
      <w:tblPr>
        <w:tblpPr w:leftFromText="180" w:rightFromText="180" w:vertAnchor="text" w:horzAnchor="margin" w:tblpX="108" w:tblpY="4"/>
        <w:tblW w:w="8222" w:type="dxa"/>
        <w:tblLook w:val="04A0" w:firstRow="1" w:lastRow="0" w:firstColumn="1" w:lastColumn="0" w:noHBand="0" w:noVBand="1"/>
      </w:tblPr>
      <w:tblGrid>
        <w:gridCol w:w="8222"/>
      </w:tblGrid>
      <w:tr w:rsidR="00AF7FA1" w:rsidRPr="004967D4" w:rsidTr="0070009C">
        <w:trPr>
          <w:trHeight w:val="594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F7FA1" w:rsidRPr="004967D4" w:rsidRDefault="004C0BF8" w:rsidP="00AF7FA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9888" behindDoc="1" locked="0" layoutInCell="1" allowOverlap="1" wp14:anchorId="01F5FE35" wp14:editId="5525D779">
                  <wp:simplePos x="0" y="0"/>
                  <wp:positionH relativeFrom="column">
                    <wp:posOffset>-53340</wp:posOffset>
                  </wp:positionH>
                  <wp:positionV relativeFrom="paragraph">
                    <wp:posOffset>-160020</wp:posOffset>
                  </wp:positionV>
                  <wp:extent cx="5177790" cy="3701415"/>
                  <wp:effectExtent l="0" t="0" r="381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tock.jpg"/>
                          <pic:cNvPicPr/>
                        </pic:nvPicPr>
                        <pic:blipFill>
                          <a:blip r:embed="rId109">
                            <a:extLst>
                              <a:ext uri="{28A0092B-C50C-407E-A947-70E740481C1C}">
                                <a14:useLocalDpi xmlns:a14="http://schemas.microsoft.com/office/drawing/2010/main" val="0"/>
                              </a:ext>
                            </a:extLst>
                          </a:blip>
                          <a:stretch>
                            <a:fillRect/>
                          </a:stretch>
                        </pic:blipFill>
                        <pic:spPr>
                          <a:xfrm>
                            <a:off x="0" y="0"/>
                            <a:ext cx="5177790" cy="3701415"/>
                          </a:xfrm>
                          <a:prstGeom prst="rect">
                            <a:avLst/>
                          </a:prstGeom>
                        </pic:spPr>
                      </pic:pic>
                    </a:graphicData>
                  </a:graphic>
                  <wp14:sizeRelH relativeFrom="page">
                    <wp14:pctWidth>0</wp14:pctWidth>
                  </wp14:sizeRelH>
                  <wp14:sizeRelV relativeFrom="page">
                    <wp14:pctHeight>0</wp14:pctHeight>
                  </wp14:sizeRelV>
                </wp:anchor>
              </w:drawing>
            </w:r>
          </w:p>
        </w:tc>
      </w:tr>
      <w:tr w:rsidR="00AF7FA1" w:rsidRPr="004967D4" w:rsidTr="0070009C">
        <w:trPr>
          <w:trHeight w:val="69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F7FA1" w:rsidRPr="00A06F77" w:rsidRDefault="0070009C" w:rsidP="0070009C">
            <w:pPr>
              <w:pStyle w:val="Caption"/>
              <w:ind w:firstLine="1985"/>
              <w:jc w:val="both"/>
              <w:rPr>
                <w:rFonts w:ascii="Times New Roman" w:hAnsi="Times New Roman" w:cs="Times New Roman"/>
                <w:sz w:val="24"/>
                <w:szCs w:val="24"/>
              </w:rPr>
            </w:pPr>
            <w:bookmarkStart w:id="409" w:name="_Toc72484837"/>
            <w:r w:rsidRPr="0070009C">
              <w:rPr>
                <w:rFonts w:ascii="Times New Roman" w:hAnsi="Times New Roman" w:cs="Times New Roman"/>
                <w:color w:val="auto"/>
                <w:sz w:val="24"/>
                <w:szCs w:val="24"/>
              </w:rPr>
              <w:t xml:space="preserve">Gambar 3. </w:t>
            </w:r>
            <w:r w:rsidRPr="0070009C">
              <w:rPr>
                <w:rFonts w:ascii="Times New Roman" w:hAnsi="Times New Roman" w:cs="Times New Roman"/>
                <w:color w:val="auto"/>
                <w:sz w:val="24"/>
                <w:szCs w:val="24"/>
              </w:rPr>
              <w:fldChar w:fldCharType="begin"/>
            </w:r>
            <w:r w:rsidRPr="0070009C">
              <w:rPr>
                <w:rFonts w:ascii="Times New Roman" w:hAnsi="Times New Roman" w:cs="Times New Roman"/>
                <w:color w:val="auto"/>
                <w:sz w:val="24"/>
                <w:szCs w:val="24"/>
              </w:rPr>
              <w:instrText xml:space="preserve"> SEQ Gambar_3. \* ARABIC </w:instrText>
            </w:r>
            <w:r w:rsidRPr="0070009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8</w:t>
            </w:r>
            <w:r w:rsidRPr="0070009C">
              <w:rPr>
                <w:rFonts w:ascii="Times New Roman" w:hAnsi="Times New Roman" w:cs="Times New Roman"/>
                <w:color w:val="auto"/>
                <w:sz w:val="24"/>
                <w:szCs w:val="24"/>
              </w:rPr>
              <w:fldChar w:fldCharType="end"/>
            </w:r>
            <w:r w:rsidRPr="0070009C">
              <w:rPr>
                <w:rFonts w:ascii="Times New Roman" w:hAnsi="Times New Roman" w:cs="Times New Roman"/>
                <w:color w:val="auto"/>
                <w:sz w:val="24"/>
                <w:szCs w:val="24"/>
              </w:rPr>
              <w:t xml:space="preserve"> </w:t>
            </w:r>
            <w:r w:rsidRPr="0070009C">
              <w:rPr>
                <w:rFonts w:ascii="Times New Roman" w:hAnsi="Times New Roman" w:cs="Times New Roman"/>
                <w:i/>
                <w:color w:val="auto"/>
                <w:sz w:val="24"/>
                <w:szCs w:val="24"/>
              </w:rPr>
              <w:t xml:space="preserve">State Diagram Stock </w:t>
            </w:r>
            <w:r w:rsidRPr="0070009C">
              <w:rPr>
                <w:rFonts w:ascii="Times New Roman" w:hAnsi="Times New Roman" w:cs="Times New Roman"/>
                <w:color w:val="auto"/>
                <w:sz w:val="24"/>
                <w:szCs w:val="24"/>
              </w:rPr>
              <w:t>Barang</w:t>
            </w:r>
            <w:bookmarkEnd w:id="409"/>
          </w:p>
        </w:tc>
      </w:tr>
    </w:tbl>
    <w:p w:rsidR="00AF7FA1" w:rsidRPr="00CD579C" w:rsidRDefault="00AF7FA1"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AF7FA1">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8 </w:t>
      </w:r>
      <w:r w:rsidR="00AF7FA1">
        <w:rPr>
          <w:rFonts w:ascii="Times New Roman" w:eastAsia="Times New Roman" w:hAnsi="Times New Roman" w:cs="Times New Roman"/>
          <w:i/>
          <w:spacing w:val="-4"/>
          <w:sz w:val="24"/>
          <w:szCs w:val="24"/>
        </w:rPr>
        <w:t>S</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a</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e</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i/>
          <w:spacing w:val="-1"/>
          <w:sz w:val="24"/>
          <w:szCs w:val="24"/>
        </w:rPr>
        <w:t>D</w:t>
      </w:r>
      <w:r w:rsidR="00AF7FA1">
        <w:rPr>
          <w:rFonts w:ascii="Times New Roman" w:eastAsia="Times New Roman" w:hAnsi="Times New Roman" w:cs="Times New Roman"/>
          <w:i/>
          <w:spacing w:val="1"/>
          <w:sz w:val="24"/>
          <w:szCs w:val="24"/>
        </w:rPr>
        <w:t>i</w:t>
      </w:r>
      <w:r w:rsidR="00AF7FA1">
        <w:rPr>
          <w:rFonts w:ascii="Times New Roman" w:eastAsia="Times New Roman" w:hAnsi="Times New Roman" w:cs="Times New Roman"/>
          <w:i/>
          <w:sz w:val="24"/>
          <w:szCs w:val="24"/>
        </w:rPr>
        <w:t>ag</w:t>
      </w:r>
      <w:r w:rsidR="00AF7FA1">
        <w:rPr>
          <w:rFonts w:ascii="Times New Roman" w:eastAsia="Times New Roman" w:hAnsi="Times New Roman" w:cs="Times New Roman"/>
          <w:i/>
          <w:spacing w:val="-1"/>
          <w:sz w:val="24"/>
          <w:szCs w:val="24"/>
        </w:rPr>
        <w:t>r</w:t>
      </w:r>
      <w:r w:rsidR="00AF7FA1">
        <w:rPr>
          <w:rFonts w:ascii="Times New Roman" w:eastAsia="Times New Roman" w:hAnsi="Times New Roman" w:cs="Times New Roman"/>
          <w:i/>
          <w:sz w:val="24"/>
          <w:szCs w:val="24"/>
        </w:rPr>
        <w:t>am</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spacing w:val="-1"/>
          <w:sz w:val="24"/>
          <w:szCs w:val="24"/>
        </w:rPr>
        <w:t>Penjualan</w:t>
      </w:r>
      <w:r w:rsidR="00AF7FA1">
        <w:rPr>
          <w:rFonts w:ascii="Times New Roman" w:eastAsia="Times New Roman" w:hAnsi="Times New Roman" w:cs="Times New Roman"/>
          <w:i/>
          <w:spacing w:val="1"/>
          <w:sz w:val="24"/>
          <w:szCs w:val="24"/>
        </w:rPr>
        <w:t xml:space="preserve"> </w:t>
      </w:r>
      <w:r w:rsidR="00AF7FA1">
        <w:rPr>
          <w:rFonts w:ascii="Times New Roman" w:eastAsia="Times New Roman" w:hAnsi="Times New Roman" w:cs="Times New Roman"/>
          <w:spacing w:val="1"/>
          <w:sz w:val="24"/>
          <w:szCs w:val="24"/>
        </w:rPr>
        <w:t>te</w:t>
      </w:r>
      <w:r w:rsidR="00AF7FA1">
        <w:rPr>
          <w:rFonts w:ascii="Times New Roman" w:eastAsia="Times New Roman" w:hAnsi="Times New Roman" w:cs="Times New Roman"/>
          <w:sz w:val="24"/>
          <w:szCs w:val="24"/>
        </w:rPr>
        <w:t>rd</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pacing w:val="-4"/>
          <w:sz w:val="24"/>
          <w:szCs w:val="24"/>
        </w:rPr>
        <w:t>p</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z w:val="24"/>
          <w:szCs w:val="24"/>
        </w:rPr>
        <w:t>t</w:t>
      </w:r>
      <w:r w:rsidR="00AF7FA1">
        <w:rPr>
          <w:rFonts w:ascii="Times New Roman" w:eastAsia="Times New Roman" w:hAnsi="Times New Roman" w:cs="Times New Roman"/>
          <w:spacing w:val="5"/>
          <w:sz w:val="24"/>
          <w:szCs w:val="24"/>
        </w:rPr>
        <w:t xml:space="preserve"> </w:t>
      </w:r>
      <w:r w:rsidR="00000166">
        <w:rPr>
          <w:rFonts w:ascii="Times New Roman" w:eastAsia="Times New Roman" w:hAnsi="Times New Roman" w:cs="Times New Roman"/>
          <w:sz w:val="24"/>
          <w:szCs w:val="24"/>
        </w:rPr>
        <w:t>9</w:t>
      </w:r>
      <w:r w:rsidR="00AF7FA1">
        <w:rPr>
          <w:rFonts w:ascii="Times New Roman" w:eastAsia="Times New Roman" w:hAnsi="Times New Roman" w:cs="Times New Roman"/>
          <w:spacing w:val="6"/>
          <w:sz w:val="24"/>
          <w:szCs w:val="24"/>
        </w:rPr>
        <w:t xml:space="preserve"> </w:t>
      </w:r>
      <w:r w:rsidR="00AF7FA1">
        <w:rPr>
          <w:rFonts w:ascii="Times New Roman" w:eastAsia="Times New Roman" w:hAnsi="Times New Roman" w:cs="Times New Roman"/>
          <w:spacing w:val="-4"/>
          <w:sz w:val="24"/>
          <w:szCs w:val="24"/>
        </w:rPr>
        <w:t>f</w:t>
      </w:r>
      <w:r w:rsidR="00AF7FA1">
        <w:rPr>
          <w:rFonts w:ascii="Times New Roman" w:eastAsia="Times New Roman" w:hAnsi="Times New Roman" w:cs="Times New Roman"/>
          <w:sz w:val="24"/>
          <w:szCs w:val="24"/>
        </w:rPr>
        <w:t>ung</w:t>
      </w:r>
      <w:r w:rsidR="00AF7FA1">
        <w:rPr>
          <w:rFonts w:ascii="Times New Roman" w:eastAsia="Times New Roman" w:hAnsi="Times New Roman" w:cs="Times New Roman"/>
          <w:spacing w:val="-1"/>
          <w:sz w:val="24"/>
          <w:szCs w:val="24"/>
        </w:rPr>
        <w:t>s</w:t>
      </w:r>
      <w:r w:rsidR="00AF7FA1">
        <w:rPr>
          <w:rFonts w:ascii="Times New Roman" w:eastAsia="Times New Roman" w:hAnsi="Times New Roman" w:cs="Times New Roman"/>
          <w:sz w:val="24"/>
          <w:szCs w:val="24"/>
        </w:rPr>
        <w:t>i</w:t>
      </w:r>
      <w:r w:rsidR="00AF7FA1">
        <w:rPr>
          <w:rFonts w:ascii="Times New Roman" w:eastAsia="Times New Roman" w:hAnsi="Times New Roman" w:cs="Times New Roman"/>
          <w:spacing w:val="5"/>
          <w:sz w:val="24"/>
          <w:szCs w:val="24"/>
        </w:rPr>
        <w:t xml:space="preserve"> </w:t>
      </w:r>
      <w:r w:rsidR="00AF7FA1">
        <w:rPr>
          <w:rFonts w:ascii="Times New Roman" w:eastAsia="Times New Roman" w:hAnsi="Times New Roman" w:cs="Times New Roman"/>
          <w:sz w:val="24"/>
          <w:szCs w:val="24"/>
        </w:rPr>
        <w:t>y</w:t>
      </w:r>
      <w:r w:rsidR="00AF7FA1">
        <w:rPr>
          <w:rFonts w:ascii="Times New Roman" w:eastAsia="Times New Roman" w:hAnsi="Times New Roman" w:cs="Times New Roman"/>
          <w:spacing w:val="1"/>
          <w:sz w:val="24"/>
          <w:szCs w:val="24"/>
        </w:rPr>
        <w:t>ait</w:t>
      </w:r>
      <w:r w:rsidR="00AF7FA1">
        <w:rPr>
          <w:rFonts w:ascii="Times New Roman" w:eastAsia="Times New Roman" w:hAnsi="Times New Roman" w:cs="Times New Roman"/>
          <w:sz w:val="24"/>
          <w:szCs w:val="24"/>
        </w:rPr>
        <w:t>u,</w:t>
      </w:r>
      <w:r w:rsidR="00AF7FA1">
        <w:rPr>
          <w:rFonts w:ascii="Times New Roman" w:eastAsia="Times New Roman" w:hAnsi="Times New Roman" w:cs="Times New Roman"/>
          <w:spacing w:val="2"/>
          <w:sz w:val="24"/>
          <w:szCs w:val="24"/>
        </w:rPr>
        <w:t xml:space="preserve"> </w:t>
      </w:r>
      <w:r w:rsidR="00AF7FA1">
        <w:rPr>
          <w:rFonts w:ascii="Times New Roman" w:eastAsia="Times New Roman" w:hAnsi="Times New Roman" w:cs="Times New Roman"/>
          <w:i/>
          <w:spacing w:val="1"/>
          <w:sz w:val="24"/>
          <w:szCs w:val="24"/>
        </w:rPr>
        <w:t>view_</w:t>
      </w:r>
      <w:r w:rsidR="00261DB0">
        <w:rPr>
          <w:rFonts w:ascii="Times New Roman" w:eastAsia="Times New Roman" w:hAnsi="Times New Roman" w:cs="Times New Roman"/>
          <w:i/>
          <w:spacing w:val="1"/>
          <w:sz w:val="24"/>
          <w:szCs w:val="24"/>
        </w:rPr>
        <w:t>stock</w:t>
      </w:r>
      <w:r w:rsidR="00AF7FA1" w:rsidRPr="00AF7FA1">
        <w:rPr>
          <w:rFonts w:ascii="Times New Roman" w:eastAsia="Times New Roman" w:hAnsi="Times New Roman" w:cs="Times New Roman"/>
          <w:sz w:val="24"/>
          <w:szCs w:val="24"/>
        </w:rPr>
        <w:t>()</w:t>
      </w:r>
      <w:r w:rsidR="00AF7FA1">
        <w:rPr>
          <w:rFonts w:ascii="Times New Roman" w:eastAsia="Times New Roman" w:hAnsi="Times New Roman" w:cs="Times New Roman"/>
          <w:i/>
          <w:sz w:val="24"/>
          <w:szCs w:val="24"/>
        </w:rPr>
        <w:t xml:space="preserve">, </w:t>
      </w:r>
      <w:r w:rsidR="00261DB0">
        <w:rPr>
          <w:rFonts w:ascii="Times New Roman" w:eastAsia="Times New Roman" w:hAnsi="Times New Roman" w:cs="Times New Roman"/>
          <w:i/>
          <w:sz w:val="24"/>
          <w:szCs w:val="24"/>
        </w:rPr>
        <w:t>view_stock-</w:t>
      </w:r>
      <w:r w:rsidR="00261DB0" w:rsidRPr="00261DB0">
        <w:rPr>
          <w:rFonts w:ascii="Times New Roman" w:eastAsia="Times New Roman" w:hAnsi="Times New Roman" w:cs="Times New Roman"/>
          <w:sz w:val="24"/>
          <w:szCs w:val="24"/>
        </w:rPr>
        <w:t>in</w:t>
      </w:r>
      <w:r w:rsidR="00261DB0">
        <w:rPr>
          <w:rFonts w:ascii="Times New Roman" w:eastAsia="Times New Roman" w:hAnsi="Times New Roman" w:cs="Times New Roman"/>
          <w:sz w:val="24"/>
          <w:szCs w:val="24"/>
        </w:rPr>
        <w:t xml:space="preserve">(), </w:t>
      </w:r>
      <w:r w:rsidR="00261DB0" w:rsidRPr="00261DB0">
        <w:rPr>
          <w:rFonts w:ascii="Times New Roman" w:eastAsia="Times New Roman" w:hAnsi="Times New Roman" w:cs="Times New Roman"/>
          <w:i/>
          <w:sz w:val="24"/>
          <w:szCs w:val="24"/>
        </w:rPr>
        <w:t>add</w:t>
      </w:r>
      <w:r w:rsidR="00AF7FA1">
        <w:rPr>
          <w:rFonts w:ascii="Times New Roman" w:eastAsia="Times New Roman" w:hAnsi="Times New Roman" w:cs="Times New Roman"/>
          <w:i/>
          <w:sz w:val="24"/>
          <w:szCs w:val="24"/>
        </w:rPr>
        <w:t>_</w:t>
      </w:r>
      <w:r w:rsidR="00261DB0">
        <w:rPr>
          <w:rFonts w:ascii="Times New Roman" w:eastAsia="Times New Roman" w:hAnsi="Times New Roman" w:cs="Times New Roman"/>
          <w:i/>
          <w:sz w:val="24"/>
          <w:szCs w:val="24"/>
        </w:rPr>
        <w:t>stock-i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_stock-in</w:t>
      </w:r>
      <w:r w:rsidR="00AF7FA1">
        <w:rPr>
          <w:rFonts w:ascii="Times New Roman" w:eastAsia="Times New Roman" w:hAnsi="Times New Roman" w:cs="Times New Roman"/>
          <w:sz w:val="24"/>
          <w:szCs w:val="24"/>
        </w:rPr>
        <w:t>(</w:t>
      </w:r>
      <w:r w:rsidR="00AF7FA1">
        <w:rPr>
          <w:rFonts w:ascii="Times New Roman" w:eastAsia="Times New Roman" w:hAnsi="Times New Roman" w:cs="Times New Roman"/>
          <w:spacing w:val="-4"/>
          <w:sz w:val="24"/>
          <w:szCs w:val="24"/>
        </w:rPr>
        <w: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 xml:space="preserve"> search_stock-in</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view_stock-out</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add_stock-out</w:t>
      </w:r>
      <w:r w:rsidR="00261DB0">
        <w:rPr>
          <w:rFonts w:ascii="Times New Roman" w:eastAsia="Times New Roman" w:hAnsi="Times New Roman" w:cs="Times New Roman"/>
          <w:sz w:val="24"/>
          <w:szCs w:val="24"/>
        </w:rPr>
        <w:t>(),</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w:t>
      </w:r>
      <w:r w:rsidR="00AF7FA1">
        <w:rPr>
          <w:rFonts w:ascii="Times New Roman" w:eastAsia="Times New Roman" w:hAnsi="Times New Roman" w:cs="Times New Roman"/>
          <w:i/>
          <w:spacing w:val="1"/>
          <w:sz w:val="24"/>
          <w:szCs w:val="24"/>
        </w:rPr>
        <w:t>_</w:t>
      </w:r>
      <w:r w:rsidR="00261DB0">
        <w:rPr>
          <w:rFonts w:ascii="Times New Roman" w:eastAsia="Times New Roman" w:hAnsi="Times New Roman" w:cs="Times New Roman"/>
          <w:i/>
          <w:spacing w:val="1"/>
          <w:sz w:val="24"/>
          <w:szCs w:val="24"/>
        </w:rPr>
        <w:t>stock-ou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sz w:val="24"/>
          <w:szCs w:val="24"/>
        </w:rPr>
        <w:t xml:space="preserve"> da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search_stock-out</w:t>
      </w:r>
      <w:r w:rsidR="00AF7FA1" w:rsidRP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w:t>
      </w:r>
      <w:r w:rsidR="00AF7FA1">
        <w:rPr>
          <w:rFonts w:ascii="Times New Roman" w:eastAsia="Times New Roman" w:hAnsi="Times New Roman" w:cs="Times New Roman"/>
          <w:sz w:val="24"/>
          <w:szCs w:val="24"/>
        </w:rPr>
        <w:t xml:space="preserve">. </w:t>
      </w:r>
    </w:p>
    <w:p w:rsidR="00AF7FA1" w:rsidRDefault="00AF7FA1"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4C0BF8">
        <w:rPr>
          <w:rFonts w:ascii="Times New Roman" w:eastAsia="Times New Roman" w:hAnsi="Times New Roman" w:cs="Times New Roman"/>
          <w:i/>
          <w:sz w:val="24"/>
          <w:szCs w:val="24"/>
        </w:rPr>
        <w:t>stoc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4C0BF8">
        <w:rPr>
          <w:rFonts w:ascii="Times New Roman" w:eastAsia="Times New Roman" w:hAnsi="Times New Roman" w:cs="Times New Roman"/>
          <w:i/>
          <w:sz w:val="24"/>
          <w:szCs w:val="24"/>
        </w:rPr>
        <w:t xml:space="preserve">stock </w:t>
      </w:r>
      <w:r w:rsidR="004C0BF8">
        <w:rPr>
          <w:rFonts w:ascii="Times New Roman" w:eastAsia="Times New Roman" w:hAnsi="Times New Roman" w:cs="Times New Roman"/>
          <w:sz w:val="24"/>
          <w:szCs w:val="24"/>
        </w:rPr>
        <w:t>barang</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view</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ata barang</w:t>
      </w:r>
      <w:r w:rsidR="004C0BF8">
        <w:rPr>
          <w:rFonts w:ascii="Times New Roman" w:eastAsia="Times New Roman" w:hAnsi="Times New Roman" w:cs="Times New Roman"/>
          <w:sz w:val="24"/>
          <w:szCs w:val="24"/>
        </w:rPr>
        <w:t xml:space="preserve"> masuk</w:t>
      </w:r>
      <w:r>
        <w:rPr>
          <w:rFonts w:ascii="Times New Roman" w:eastAsia="Times New Roman" w:hAnsi="Times New Roman" w:cs="Times New Roman"/>
          <w:sz w:val="24"/>
          <w:szCs w:val="24"/>
        </w:rPr>
        <w:t xml:space="preserve"> ,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pesan “data berhasil ditambahkan”</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delete</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sidR="004C0B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w:t>
      </w:r>
      <w:r w:rsidR="004C0BF8">
        <w:rPr>
          <w:rFonts w:ascii="Times New Roman" w:eastAsia="Times New Roman" w:hAnsi="Times New Roman" w:cs="Times New Roman"/>
          <w:sz w:val="24"/>
          <w:szCs w:val="24"/>
        </w:rPr>
        <w:t>ihapus</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data dalam tabel, </w:t>
      </w:r>
      <w:r w:rsidR="004C0BF8">
        <w:rPr>
          <w:rFonts w:ascii="Times New Roman" w:eastAsia="Times New Roman" w:hAnsi="Times New Roman" w:cs="Times New Roman"/>
          <w:i/>
          <w:spacing w:val="1"/>
          <w:sz w:val="24"/>
          <w:szCs w:val="24"/>
        </w:rPr>
        <w:t>view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data barang keluar , </w:t>
      </w:r>
      <w:r w:rsidR="004C0BF8">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add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tambahkan”, </w:t>
      </w:r>
      <w:r w:rsidR="004C0BF8">
        <w:rPr>
          <w:rFonts w:ascii="Times New Roman" w:eastAsia="Times New Roman" w:hAnsi="Times New Roman" w:cs="Times New Roman"/>
          <w:i/>
          <w:spacing w:val="1"/>
          <w:sz w:val="24"/>
          <w:szCs w:val="24"/>
        </w:rPr>
        <w:t>delete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hapus”, dan </w:t>
      </w:r>
      <w:r w:rsidR="004C0BF8">
        <w:rPr>
          <w:rFonts w:ascii="Times New Roman" w:eastAsia="Times New Roman" w:hAnsi="Times New Roman" w:cs="Times New Roman"/>
          <w:i/>
          <w:spacing w:val="1"/>
          <w:sz w:val="24"/>
          <w:szCs w:val="24"/>
        </w:rPr>
        <w:t>search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n data dalam tabel,.</w:t>
      </w: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B21FF8" w:rsidRDefault="00B21FF8" w:rsidP="00AF7FA1">
      <w:pPr>
        <w:spacing w:after="0" w:line="360" w:lineRule="auto"/>
        <w:ind w:right="76" w:firstLine="721"/>
        <w:jc w:val="both"/>
        <w:rPr>
          <w:rFonts w:ascii="Times New Roman" w:eastAsia="Times New Roman" w:hAnsi="Times New Roman" w:cs="Times New Roman"/>
          <w:sz w:val="24"/>
          <w:szCs w:val="24"/>
        </w:rPr>
      </w:pPr>
    </w:p>
    <w:p w:rsidR="004C0BF8" w:rsidRPr="00AD3872" w:rsidRDefault="004C0BF8" w:rsidP="004C0BF8">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835A6B">
        <w:rPr>
          <w:rFonts w:ascii="Times New Roman" w:hAnsi="Times New Roman" w:cs="Times New Roman"/>
          <w:sz w:val="24"/>
          <w:szCs w:val="24"/>
        </w:rPr>
        <w:t>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4C0BF8" w:rsidRPr="004967D4" w:rsidTr="001728A9">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C0BF8" w:rsidRPr="004967D4" w:rsidRDefault="00B21FF8" w:rsidP="00B6733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0912" behindDoc="1" locked="0" layoutInCell="1" allowOverlap="1" wp14:anchorId="27C81AD9" wp14:editId="42BAB1CD">
                  <wp:simplePos x="0" y="0"/>
                  <wp:positionH relativeFrom="column">
                    <wp:posOffset>-49530</wp:posOffset>
                  </wp:positionH>
                  <wp:positionV relativeFrom="paragraph">
                    <wp:posOffset>-3345180</wp:posOffset>
                  </wp:positionV>
                  <wp:extent cx="5190490" cy="501904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roduk.jpg"/>
                          <pic:cNvPicPr/>
                        </pic:nvPicPr>
                        <pic:blipFill>
                          <a:blip r:embed="rId110">
                            <a:extLst>
                              <a:ext uri="{28A0092B-C50C-407E-A947-70E740481C1C}">
                                <a14:useLocalDpi xmlns:a14="http://schemas.microsoft.com/office/drawing/2010/main" val="0"/>
                              </a:ext>
                            </a:extLst>
                          </a:blip>
                          <a:stretch>
                            <a:fillRect/>
                          </a:stretch>
                        </pic:blipFill>
                        <pic:spPr>
                          <a:xfrm>
                            <a:off x="0" y="0"/>
                            <a:ext cx="5190490" cy="5019040"/>
                          </a:xfrm>
                          <a:prstGeom prst="rect">
                            <a:avLst/>
                          </a:prstGeom>
                        </pic:spPr>
                      </pic:pic>
                    </a:graphicData>
                  </a:graphic>
                  <wp14:sizeRelH relativeFrom="page">
                    <wp14:pctWidth>0</wp14:pctWidth>
                  </wp14:sizeRelH>
                  <wp14:sizeRelV relativeFrom="page">
                    <wp14:pctHeight>0</wp14:pctHeight>
                  </wp14:sizeRelV>
                </wp:anchor>
              </w:drawing>
            </w:r>
          </w:p>
        </w:tc>
      </w:tr>
      <w:tr w:rsidR="004C0BF8" w:rsidRPr="004967D4" w:rsidTr="00B6733B">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4C0BF8" w:rsidRPr="001728A9" w:rsidRDefault="001728A9" w:rsidP="001728A9">
            <w:pPr>
              <w:pStyle w:val="Caption"/>
              <w:ind w:firstLine="1985"/>
              <w:jc w:val="both"/>
              <w:rPr>
                <w:rFonts w:ascii="Times New Roman" w:hAnsi="Times New Roman" w:cs="Times New Roman"/>
                <w:sz w:val="24"/>
                <w:szCs w:val="24"/>
              </w:rPr>
            </w:pPr>
            <w:bookmarkStart w:id="410" w:name="_Toc72484838"/>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9</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tate Diagram</w:t>
            </w:r>
            <w:r w:rsidRPr="001728A9">
              <w:rPr>
                <w:rFonts w:ascii="Times New Roman" w:hAnsi="Times New Roman" w:cs="Times New Roman"/>
                <w:color w:val="auto"/>
                <w:sz w:val="24"/>
                <w:szCs w:val="24"/>
              </w:rPr>
              <w:t xml:space="preserve"> Produk</w:t>
            </w:r>
            <w:bookmarkEnd w:id="410"/>
          </w:p>
        </w:tc>
      </w:tr>
    </w:tbl>
    <w:p w:rsidR="004C0BF8" w:rsidRPr="00CD579C" w:rsidRDefault="004C0BF8" w:rsidP="004C0BF8">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35A6B" w:rsidRDefault="001728A9" w:rsidP="00DA47CF">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Pada G</w:t>
      </w:r>
      <w:r w:rsidR="00ED28C7">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9 </w:t>
      </w:r>
      <w:r w:rsidR="00ED28C7">
        <w:rPr>
          <w:rFonts w:ascii="Times New Roman" w:eastAsia="Times New Roman" w:hAnsi="Times New Roman" w:cs="Times New Roman"/>
          <w:i/>
          <w:spacing w:val="-4"/>
          <w:sz w:val="24"/>
          <w:szCs w:val="24"/>
        </w:rPr>
        <w:t>S</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a</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e</w:t>
      </w:r>
      <w:r w:rsidR="00ED28C7">
        <w:rPr>
          <w:rFonts w:ascii="Times New Roman" w:eastAsia="Times New Roman" w:hAnsi="Times New Roman" w:cs="Times New Roman"/>
          <w:i/>
          <w:spacing w:val="5"/>
          <w:sz w:val="24"/>
          <w:szCs w:val="24"/>
        </w:rPr>
        <w:t xml:space="preserve"> </w:t>
      </w:r>
      <w:r w:rsidR="00ED28C7">
        <w:rPr>
          <w:rFonts w:ascii="Times New Roman" w:eastAsia="Times New Roman" w:hAnsi="Times New Roman" w:cs="Times New Roman"/>
          <w:i/>
          <w:spacing w:val="-1"/>
          <w:sz w:val="24"/>
          <w:szCs w:val="24"/>
        </w:rPr>
        <w:t>D</w:t>
      </w:r>
      <w:r w:rsidR="00ED28C7">
        <w:rPr>
          <w:rFonts w:ascii="Times New Roman" w:eastAsia="Times New Roman" w:hAnsi="Times New Roman" w:cs="Times New Roman"/>
          <w:i/>
          <w:spacing w:val="1"/>
          <w:sz w:val="24"/>
          <w:szCs w:val="24"/>
        </w:rPr>
        <w:t>i</w:t>
      </w:r>
      <w:r w:rsidR="00ED28C7">
        <w:rPr>
          <w:rFonts w:ascii="Times New Roman" w:eastAsia="Times New Roman" w:hAnsi="Times New Roman" w:cs="Times New Roman"/>
          <w:i/>
          <w:sz w:val="24"/>
          <w:szCs w:val="24"/>
        </w:rPr>
        <w:t>ag</w:t>
      </w:r>
      <w:r w:rsidR="00ED28C7">
        <w:rPr>
          <w:rFonts w:ascii="Times New Roman" w:eastAsia="Times New Roman" w:hAnsi="Times New Roman" w:cs="Times New Roman"/>
          <w:i/>
          <w:spacing w:val="-1"/>
          <w:sz w:val="24"/>
          <w:szCs w:val="24"/>
        </w:rPr>
        <w:t>r</w:t>
      </w:r>
      <w:r w:rsidR="00ED28C7">
        <w:rPr>
          <w:rFonts w:ascii="Times New Roman" w:eastAsia="Times New Roman" w:hAnsi="Times New Roman" w:cs="Times New Roman"/>
          <w:i/>
          <w:sz w:val="24"/>
          <w:szCs w:val="24"/>
        </w:rPr>
        <w:t>am</w:t>
      </w:r>
      <w:r w:rsidR="00ED28C7">
        <w:rPr>
          <w:rFonts w:ascii="Times New Roman" w:eastAsia="Times New Roman" w:hAnsi="Times New Roman" w:cs="Times New Roman"/>
          <w:i/>
          <w:spacing w:val="5"/>
          <w:sz w:val="24"/>
          <w:szCs w:val="24"/>
        </w:rPr>
        <w:t xml:space="preserve"> </w:t>
      </w:r>
      <w:r w:rsidR="00835A6B">
        <w:rPr>
          <w:rFonts w:ascii="Times New Roman" w:eastAsia="Times New Roman" w:hAnsi="Times New Roman" w:cs="Times New Roman"/>
          <w:spacing w:val="-1"/>
          <w:sz w:val="24"/>
          <w:szCs w:val="24"/>
        </w:rPr>
        <w:t>Produk</w:t>
      </w:r>
      <w:r w:rsidR="00ED28C7">
        <w:rPr>
          <w:rFonts w:ascii="Times New Roman" w:eastAsia="Times New Roman" w:hAnsi="Times New Roman" w:cs="Times New Roman"/>
          <w:i/>
          <w:spacing w:val="1"/>
          <w:sz w:val="24"/>
          <w:szCs w:val="24"/>
        </w:rPr>
        <w:t xml:space="preserve"> </w:t>
      </w:r>
      <w:r w:rsidR="00ED28C7">
        <w:rPr>
          <w:rFonts w:ascii="Times New Roman" w:eastAsia="Times New Roman" w:hAnsi="Times New Roman" w:cs="Times New Roman"/>
          <w:spacing w:val="1"/>
          <w:sz w:val="24"/>
          <w:szCs w:val="24"/>
        </w:rPr>
        <w:t>te</w:t>
      </w:r>
      <w:r w:rsidR="00ED28C7">
        <w:rPr>
          <w:rFonts w:ascii="Times New Roman" w:eastAsia="Times New Roman" w:hAnsi="Times New Roman" w:cs="Times New Roman"/>
          <w:sz w:val="24"/>
          <w:szCs w:val="24"/>
        </w:rPr>
        <w:t>rd</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pacing w:val="-4"/>
          <w:sz w:val="24"/>
          <w:szCs w:val="24"/>
        </w:rPr>
        <w:t>p</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z w:val="24"/>
          <w:szCs w:val="24"/>
        </w:rPr>
        <w:t>t</w:t>
      </w:r>
      <w:r w:rsidR="00ED28C7">
        <w:rPr>
          <w:rFonts w:ascii="Times New Roman" w:eastAsia="Times New Roman" w:hAnsi="Times New Roman" w:cs="Times New Roman"/>
          <w:spacing w:val="5"/>
          <w:sz w:val="24"/>
          <w:szCs w:val="24"/>
        </w:rPr>
        <w:t xml:space="preserve"> </w:t>
      </w:r>
      <w:r w:rsidR="00ED28C7">
        <w:rPr>
          <w:rFonts w:ascii="Times New Roman" w:eastAsia="Times New Roman" w:hAnsi="Times New Roman" w:cs="Times New Roman"/>
          <w:sz w:val="24"/>
          <w:szCs w:val="24"/>
        </w:rPr>
        <w:t>16</w:t>
      </w:r>
      <w:r w:rsidR="00ED28C7">
        <w:rPr>
          <w:rFonts w:ascii="Times New Roman" w:eastAsia="Times New Roman" w:hAnsi="Times New Roman" w:cs="Times New Roman"/>
          <w:spacing w:val="6"/>
          <w:sz w:val="24"/>
          <w:szCs w:val="24"/>
        </w:rPr>
        <w:t xml:space="preserve"> </w:t>
      </w:r>
      <w:r w:rsidR="00ED28C7">
        <w:rPr>
          <w:rFonts w:ascii="Times New Roman" w:eastAsia="Times New Roman" w:hAnsi="Times New Roman" w:cs="Times New Roman"/>
          <w:spacing w:val="-4"/>
          <w:sz w:val="24"/>
          <w:szCs w:val="24"/>
        </w:rPr>
        <w:t>f</w:t>
      </w:r>
      <w:r w:rsidR="00ED28C7">
        <w:rPr>
          <w:rFonts w:ascii="Times New Roman" w:eastAsia="Times New Roman" w:hAnsi="Times New Roman" w:cs="Times New Roman"/>
          <w:sz w:val="24"/>
          <w:szCs w:val="24"/>
        </w:rPr>
        <w:t>ung</w:t>
      </w:r>
      <w:r w:rsidR="00ED28C7">
        <w:rPr>
          <w:rFonts w:ascii="Times New Roman" w:eastAsia="Times New Roman" w:hAnsi="Times New Roman" w:cs="Times New Roman"/>
          <w:spacing w:val="-1"/>
          <w:sz w:val="24"/>
          <w:szCs w:val="24"/>
        </w:rPr>
        <w:t>s</w:t>
      </w:r>
      <w:r w:rsidR="00ED28C7">
        <w:rPr>
          <w:rFonts w:ascii="Times New Roman" w:eastAsia="Times New Roman" w:hAnsi="Times New Roman" w:cs="Times New Roman"/>
          <w:sz w:val="24"/>
          <w:szCs w:val="24"/>
        </w:rPr>
        <w:t>i</w:t>
      </w:r>
      <w:r w:rsidR="00835A6B">
        <w:rPr>
          <w:rFonts w:ascii="Times New Roman" w:eastAsia="Times New Roman" w:hAnsi="Times New Roman" w:cs="Times New Roman"/>
          <w:spacing w:val="5"/>
          <w:sz w:val="24"/>
          <w:szCs w:val="24"/>
        </w:rPr>
        <w:t xml:space="preserve"> adalah berikut ini: </w:t>
      </w:r>
      <w:r w:rsidR="00ED28C7">
        <w:rPr>
          <w:rFonts w:ascii="Times New Roman" w:eastAsia="Times New Roman" w:hAnsi="Times New Roman" w:cs="Times New Roman"/>
          <w:i/>
          <w:spacing w:val="1"/>
          <w:sz w:val="24"/>
          <w:szCs w:val="24"/>
        </w:rPr>
        <w:t>view_</w:t>
      </w:r>
      <w:r w:rsidR="00ED28C7">
        <w:rPr>
          <w:rFonts w:ascii="Times New Roman" w:eastAsia="Times New Roman" w:hAnsi="Times New Roman" w:cs="Times New Roman"/>
          <w:spacing w:val="1"/>
          <w:sz w:val="24"/>
          <w:szCs w:val="24"/>
        </w:rPr>
        <w:t>produk</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 xml:space="preserve">kategori(), </w:t>
      </w:r>
      <w:r w:rsidR="00ED28C7" w:rsidRPr="00261DB0">
        <w:rPr>
          <w:rFonts w:ascii="Times New Roman" w:eastAsia="Times New Roman" w:hAnsi="Times New Roman" w:cs="Times New Roman"/>
          <w:i/>
          <w:sz w:val="24"/>
          <w:szCs w:val="24"/>
        </w:rPr>
        <w:t>add</w:t>
      </w:r>
      <w:r w:rsidR="00ED28C7">
        <w:rPr>
          <w:rFonts w:ascii="Times New Roman" w:eastAsia="Times New Roman" w:hAnsi="Times New Roman" w:cs="Times New Roman"/>
          <w:i/>
          <w:sz w:val="24"/>
          <w:szCs w:val="24"/>
        </w:rPr>
        <w:t>_</w:t>
      </w:r>
      <w:r w:rsidR="00ED28C7">
        <w:rPr>
          <w:rFonts w:ascii="Times New Roman" w:eastAsia="Times New Roman" w:hAnsi="Times New Roman" w:cs="Times New Roman"/>
          <w:sz w:val="24"/>
          <w:szCs w:val="24"/>
        </w:rPr>
        <w:t>kategori(),</w:t>
      </w:r>
      <w:r w:rsidR="00ED28C7">
        <w:rPr>
          <w:rFonts w:ascii="Times New Roman" w:eastAsia="Times New Roman" w:hAnsi="Times New Roman" w:cs="Times New Roman"/>
          <w:i/>
          <w:sz w:val="24"/>
          <w:szCs w:val="24"/>
        </w:rPr>
        <w:t xml:space="preserve"> update_</w:t>
      </w:r>
      <w:r w:rsidR="00ED28C7">
        <w:rPr>
          <w:rFonts w:ascii="Times New Roman" w:eastAsia="Times New Roman" w:hAnsi="Times New Roman" w:cs="Times New Roman"/>
          <w:sz w:val="24"/>
          <w:szCs w:val="24"/>
        </w:rPr>
        <w:t>kategori(),</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kategori</w:t>
      </w:r>
      <w:r w:rsidR="00ED28C7">
        <w:rPr>
          <w:rFonts w:ascii="Times New Roman" w:eastAsia="Times New Roman" w:hAnsi="Times New Roman" w:cs="Times New Roman"/>
          <w:sz w:val="24"/>
          <w:szCs w:val="24"/>
        </w:rPr>
        <w:t>(</w:t>
      </w:r>
      <w:r w:rsidR="00ED28C7">
        <w:rPr>
          <w:rFonts w:ascii="Times New Roman" w:eastAsia="Times New Roman" w:hAnsi="Times New Roman" w:cs="Times New Roman"/>
          <w:spacing w:val="-4"/>
          <w:sz w:val="24"/>
          <w:szCs w:val="24"/>
        </w:rPr>
        <w:t>)</w:t>
      </w:r>
      <w:r w:rsidR="00ED28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kategori</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satuan</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satuan</w:t>
      </w:r>
      <w:r w:rsidR="00ED28C7">
        <w:rPr>
          <w:rFonts w:ascii="Times New Roman" w:eastAsia="Times New Roman" w:hAnsi="Times New Roman" w:cs="Times New Roman"/>
          <w:sz w:val="24"/>
          <w:szCs w:val="24"/>
        </w:rPr>
        <w:t xml:space="preserve"> (),</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sz w:val="24"/>
          <w:szCs w:val="24"/>
        </w:rPr>
        <w:t xml:space="preserve">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satuan</w:t>
      </w:r>
      <w:r w:rsidR="00ED28C7" w:rsidRPr="00AF7FA1">
        <w:rPr>
          <w:rFonts w:ascii="Times New Roman" w:eastAsia="Times New Roman" w:hAnsi="Times New Roman" w:cs="Times New Roman"/>
          <w:sz w:val="24"/>
          <w:szCs w:val="24"/>
        </w:rPr>
        <w:t>()</w:t>
      </w:r>
      <w:r w:rsidR="00ED28C7">
        <w:rPr>
          <w:rFonts w:ascii="Times New Roman" w:eastAsia="Times New Roman" w:hAnsi="Times New Roman" w:cs="Times New Roman"/>
          <w:i/>
          <w:sz w:val="24"/>
          <w:szCs w:val="24"/>
        </w:rPr>
        <w:t>, view_</w:t>
      </w:r>
      <w:r>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item</w:t>
      </w:r>
      <w:r w:rsidR="00ED28C7">
        <w:rPr>
          <w:rFonts w:ascii="Times New Roman" w:eastAsia="Times New Roman" w:hAnsi="Times New Roman" w:cs="Times New Roman"/>
          <w:sz w:val="24"/>
          <w:szCs w:val="24"/>
        </w:rPr>
        <w:t xml:space="preserve">(), 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item</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p>
    <w:p w:rsidR="00ED28C7" w:rsidRDefault="00ED28C7"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lastRenderedPageBreak/>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E75C51">
        <w:rPr>
          <w:rFonts w:ascii="Times New Roman" w:eastAsia="Times New Roman" w:hAnsi="Times New Roman" w:cs="Times New Roman"/>
          <w:sz w:val="24"/>
          <w:szCs w:val="24"/>
        </w:rPr>
        <w:t>produ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sidR="00E75C51">
        <w:rPr>
          <w:rFonts w:ascii="Times New Roman" w:eastAsia="Times New Roman" w:hAnsi="Times New Roman" w:cs="Times New Roman"/>
          <w:i/>
          <w:sz w:val="24"/>
          <w:szCs w:val="24"/>
        </w:rPr>
        <w:t xml:space="preserve"> </w:t>
      </w:r>
      <w:r w:rsidR="00E75C51">
        <w:rPr>
          <w:rFonts w:ascii="Times New Roman" w:eastAsia="Times New Roman" w:hAnsi="Times New Roman" w:cs="Times New Roman"/>
          <w:sz w:val="24"/>
          <w:szCs w:val="24"/>
        </w:rPr>
        <w:t>produk</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view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data </w:t>
      </w:r>
      <w:r w:rsidR="00E75C51">
        <w:rPr>
          <w:rFonts w:ascii="Times New Roman" w:eastAsia="Times New Roman" w:hAnsi="Times New Roman" w:cs="Times New Roman"/>
          <w:sz w:val="24"/>
          <w:szCs w:val="24"/>
        </w:rPr>
        <w:t xml:space="preserve">kategori </w:t>
      </w:r>
      <w:r>
        <w:rPr>
          <w:rFonts w:ascii="Times New Roman" w:eastAsia="Times New Roman" w:hAnsi="Times New Roman" w:cs="Times New Roman"/>
          <w:sz w:val="24"/>
          <w:szCs w:val="24"/>
        </w:rPr>
        <w:t>barang</w:t>
      </w:r>
      <w:r w:rsidR="00E75C51">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add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tambahkan”,</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i/>
          <w:spacing w:val="1"/>
          <w:sz w:val="24"/>
          <w:szCs w:val="24"/>
        </w:rPr>
        <w:t>update_</w:t>
      </w:r>
      <w:r w:rsidR="00E75C51">
        <w:rPr>
          <w:rFonts w:ascii="Times New Roman" w:eastAsia="Times New Roman" w:hAnsi="Times New Roman" w:cs="Times New Roman"/>
          <w:spacing w:val="1"/>
          <w:sz w:val="24"/>
          <w:szCs w:val="24"/>
        </w:rPr>
        <w:t>kategori</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 xml:space="preserve">n </w:t>
      </w:r>
      <w:r w:rsidR="00E75C51">
        <w:rPr>
          <w:rFonts w:ascii="Times New Roman" w:eastAsia="Times New Roman" w:hAnsi="Times New Roman" w:cs="Times New Roman"/>
          <w:spacing w:val="1"/>
          <w:sz w:val="24"/>
          <w:szCs w:val="24"/>
        </w:rPr>
        <w:t>me</w:t>
      </w:r>
      <w:r w:rsidR="00E75C51">
        <w:rPr>
          <w:rFonts w:ascii="Times New Roman" w:eastAsia="Times New Roman" w:hAnsi="Times New Roman" w:cs="Times New Roman"/>
          <w:spacing w:val="-4"/>
          <w:sz w:val="24"/>
          <w:szCs w:val="24"/>
        </w:rPr>
        <w:t>n</w:t>
      </w:r>
      <w:r w:rsidR="00E75C51">
        <w:rPr>
          <w:rFonts w:ascii="Times New Roman" w:eastAsia="Times New Roman" w:hAnsi="Times New Roman" w:cs="Times New Roman"/>
          <w:spacing w:val="1"/>
          <w:sz w:val="24"/>
          <w:szCs w:val="24"/>
        </w:rPr>
        <w:t>am</w:t>
      </w:r>
      <w:r w:rsidR="00E75C51">
        <w:rPr>
          <w:rFonts w:ascii="Times New Roman" w:eastAsia="Times New Roman" w:hAnsi="Times New Roman" w:cs="Times New Roman"/>
          <w:sz w:val="24"/>
          <w:szCs w:val="24"/>
        </w:rPr>
        <w:t>p</w:t>
      </w:r>
      <w:r w:rsidR="00E75C51">
        <w:rPr>
          <w:rFonts w:ascii="Times New Roman" w:eastAsia="Times New Roman" w:hAnsi="Times New Roman" w:cs="Times New Roman"/>
          <w:spacing w:val="-3"/>
          <w:sz w:val="24"/>
          <w:szCs w:val="24"/>
        </w:rPr>
        <w:t>i</w:t>
      </w:r>
      <w:r w:rsidR="00E75C51">
        <w:rPr>
          <w:rFonts w:ascii="Times New Roman" w:eastAsia="Times New Roman" w:hAnsi="Times New Roman" w:cs="Times New Roman"/>
          <w:spacing w:val="1"/>
          <w:sz w:val="24"/>
          <w:szCs w:val="24"/>
        </w:rPr>
        <w:t>l</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n pesan “data berhasil diubah”,</w:t>
      </w:r>
      <w:r w:rsidR="00B673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 dalam tabel,</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i/>
          <w:spacing w:val="1"/>
          <w:sz w:val="24"/>
          <w:szCs w:val="24"/>
        </w:rPr>
        <w:t>view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satuan barang, </w:t>
      </w:r>
      <w:r w:rsidR="00B6733B">
        <w:rPr>
          <w:rFonts w:ascii="Times New Roman" w:eastAsia="Times New Roman" w:hAnsi="Times New Roman" w:cs="Times New Roman"/>
          <w:i/>
          <w:spacing w:val="1"/>
          <w:sz w:val="24"/>
          <w:szCs w:val="24"/>
        </w:rPr>
        <w:t>add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w:t>
      </w:r>
      <w:r w:rsidR="00B6733B">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 xml:space="preserve">data dalam tabel, </w:t>
      </w:r>
      <w:r w:rsidR="00B6733B">
        <w:rPr>
          <w:rFonts w:ascii="Times New Roman" w:eastAsia="Times New Roman" w:hAnsi="Times New Roman" w:cs="Times New Roman"/>
          <w:i/>
          <w:spacing w:val="1"/>
          <w:sz w:val="24"/>
          <w:szCs w:val="24"/>
        </w:rPr>
        <w:t>view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w:t>
      </w:r>
      <w:r w:rsidR="00B6733B">
        <w:rPr>
          <w:rFonts w:ascii="Times New Roman" w:eastAsia="Times New Roman" w:hAnsi="Times New Roman" w:cs="Times New Roman"/>
          <w:i/>
          <w:sz w:val="24"/>
          <w:szCs w:val="24"/>
        </w:rPr>
        <w:t>item</w:t>
      </w:r>
      <w:r w:rsidR="00B6733B">
        <w:rPr>
          <w:rFonts w:ascii="Times New Roman" w:eastAsia="Times New Roman" w:hAnsi="Times New Roman" w:cs="Times New Roman"/>
          <w:sz w:val="24"/>
          <w:szCs w:val="24"/>
        </w:rPr>
        <w:t xml:space="preserve"> barang, </w:t>
      </w:r>
      <w:r w:rsidR="00B6733B">
        <w:rPr>
          <w:rFonts w:ascii="Times New Roman" w:eastAsia="Times New Roman" w:hAnsi="Times New Roman" w:cs="Times New Roman"/>
          <w:i/>
          <w:spacing w:val="1"/>
          <w:sz w:val="24"/>
          <w:szCs w:val="24"/>
        </w:rPr>
        <w:t>add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dab </w:t>
      </w:r>
      <w:r w:rsidR="00B6733B">
        <w:rPr>
          <w:rFonts w:ascii="Times New Roman" w:eastAsia="Times New Roman" w:hAnsi="Times New Roman" w:cs="Times New Roman"/>
          <w:i/>
          <w:spacing w:val="1"/>
          <w:sz w:val="24"/>
          <w:szCs w:val="24"/>
        </w:rPr>
        <w:t>search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data dalam tabel,</w:t>
      </w:r>
      <w:r w:rsidR="00835A6B">
        <w:rPr>
          <w:rFonts w:ascii="Times New Roman" w:eastAsia="Times New Roman" w:hAnsi="Times New Roman" w:cs="Times New Roman"/>
          <w:sz w:val="24"/>
          <w:szCs w:val="24"/>
        </w:rPr>
        <w:t>.</w:t>
      </w:r>
    </w:p>
    <w:p w:rsidR="004C0BF8" w:rsidRPr="004C0BF8" w:rsidRDefault="004C0BF8" w:rsidP="00AF7FA1">
      <w:pPr>
        <w:spacing w:after="0" w:line="360" w:lineRule="auto"/>
        <w:ind w:right="76" w:firstLine="721"/>
        <w:jc w:val="both"/>
        <w:rPr>
          <w:sz w:val="24"/>
          <w:szCs w:val="24"/>
        </w:rPr>
      </w:pPr>
    </w:p>
    <w:p w:rsidR="00AF7FA1" w:rsidRDefault="00AF7FA1"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DA47CF" w:rsidRDefault="00DA47CF"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Pr="00AD3872" w:rsidRDefault="00954987" w:rsidP="00954987">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Laporan 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954987" w:rsidRPr="004967D4" w:rsidTr="00DA16DF">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4987" w:rsidRPr="004967D4" w:rsidRDefault="006206AD" w:rsidP="00DA16DF">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8080" behindDoc="1" locked="0" layoutInCell="1" allowOverlap="1" wp14:anchorId="62F6D151" wp14:editId="31C8FC2D">
                  <wp:simplePos x="0" y="0"/>
                  <wp:positionH relativeFrom="column">
                    <wp:posOffset>-67945</wp:posOffset>
                  </wp:positionH>
                  <wp:positionV relativeFrom="paragraph">
                    <wp:posOffset>635</wp:posOffset>
                  </wp:positionV>
                  <wp:extent cx="5208270" cy="5203190"/>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aporann.jpg"/>
                          <pic:cNvPicPr/>
                        </pic:nvPicPr>
                        <pic:blipFill>
                          <a:blip r:embed="rId111">
                            <a:extLst>
                              <a:ext uri="{28A0092B-C50C-407E-A947-70E740481C1C}">
                                <a14:useLocalDpi xmlns:a14="http://schemas.microsoft.com/office/drawing/2010/main" val="0"/>
                              </a:ext>
                            </a:extLst>
                          </a:blip>
                          <a:stretch>
                            <a:fillRect/>
                          </a:stretch>
                        </pic:blipFill>
                        <pic:spPr>
                          <a:xfrm>
                            <a:off x="0" y="0"/>
                            <a:ext cx="5208270" cy="5203190"/>
                          </a:xfrm>
                          <a:prstGeom prst="rect">
                            <a:avLst/>
                          </a:prstGeom>
                        </pic:spPr>
                      </pic:pic>
                    </a:graphicData>
                  </a:graphic>
                  <wp14:sizeRelH relativeFrom="page">
                    <wp14:pctWidth>0</wp14:pctWidth>
                  </wp14:sizeRelH>
                  <wp14:sizeRelV relativeFrom="page">
                    <wp14:pctHeight>0</wp14:pctHeight>
                  </wp14:sizeRelV>
                </wp:anchor>
              </w:drawing>
            </w:r>
          </w:p>
        </w:tc>
      </w:tr>
      <w:tr w:rsidR="00954987" w:rsidRPr="004967D4" w:rsidTr="00DA16DF">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54987" w:rsidRPr="001728A9" w:rsidRDefault="00953B7D" w:rsidP="00953B7D">
            <w:pPr>
              <w:pStyle w:val="Caption"/>
              <w:ind w:firstLine="1418"/>
              <w:jc w:val="both"/>
              <w:rPr>
                <w:rFonts w:ascii="Times New Roman" w:hAnsi="Times New Roman" w:cs="Times New Roman"/>
                <w:sz w:val="24"/>
                <w:szCs w:val="24"/>
              </w:rPr>
            </w:pPr>
            <w:r w:rsidRPr="00953B7D">
              <w:rPr>
                <w:rFonts w:ascii="Times New Roman" w:hAnsi="Times New Roman" w:cs="Times New Roman"/>
                <w:color w:val="auto"/>
                <w:sz w:val="24"/>
                <w:szCs w:val="24"/>
              </w:rPr>
              <w:t xml:space="preserve">Gambar 3. </w:t>
            </w:r>
            <w:r w:rsidRPr="00953B7D">
              <w:rPr>
                <w:rFonts w:ascii="Times New Roman" w:hAnsi="Times New Roman" w:cs="Times New Roman"/>
                <w:color w:val="auto"/>
                <w:sz w:val="24"/>
                <w:szCs w:val="24"/>
              </w:rPr>
              <w:fldChar w:fldCharType="begin"/>
            </w:r>
            <w:r w:rsidRPr="00953B7D">
              <w:rPr>
                <w:rFonts w:ascii="Times New Roman" w:hAnsi="Times New Roman" w:cs="Times New Roman"/>
                <w:color w:val="auto"/>
                <w:sz w:val="24"/>
                <w:szCs w:val="24"/>
              </w:rPr>
              <w:instrText xml:space="preserve"> SEQ Gambar_3. \* ARABIC </w:instrText>
            </w:r>
            <w:r w:rsidRPr="00953B7D">
              <w:rPr>
                <w:rFonts w:ascii="Times New Roman" w:hAnsi="Times New Roman" w:cs="Times New Roman"/>
                <w:color w:val="auto"/>
                <w:sz w:val="24"/>
                <w:szCs w:val="24"/>
              </w:rPr>
              <w:fldChar w:fldCharType="separate"/>
            </w:r>
            <w:r w:rsidRPr="00953B7D">
              <w:rPr>
                <w:rFonts w:ascii="Times New Roman" w:hAnsi="Times New Roman" w:cs="Times New Roman"/>
                <w:noProof/>
                <w:color w:val="auto"/>
                <w:sz w:val="24"/>
                <w:szCs w:val="24"/>
              </w:rPr>
              <w:t>20</w:t>
            </w:r>
            <w:r w:rsidRPr="00953B7D">
              <w:rPr>
                <w:rFonts w:ascii="Times New Roman" w:hAnsi="Times New Roman" w:cs="Times New Roman"/>
                <w:color w:val="auto"/>
                <w:sz w:val="24"/>
                <w:szCs w:val="24"/>
              </w:rPr>
              <w:fldChar w:fldCharType="end"/>
            </w:r>
            <w:r w:rsidRPr="00953B7D">
              <w:rPr>
                <w:rFonts w:ascii="Times New Roman" w:hAnsi="Times New Roman" w:cs="Times New Roman"/>
                <w:color w:val="auto"/>
                <w:sz w:val="24"/>
                <w:szCs w:val="24"/>
              </w:rPr>
              <w:t xml:space="preserve"> State Diagram Laporan Penjualan</w:t>
            </w:r>
          </w:p>
        </w:tc>
      </w:tr>
    </w:tbl>
    <w:p w:rsidR="00954987" w:rsidRPr="00CD579C" w:rsidRDefault="00954987" w:rsidP="00954987">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954987" w:rsidRDefault="00954987" w:rsidP="00954987">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ambar</w:t>
      </w:r>
      <w:r w:rsidR="006206AD">
        <w:rPr>
          <w:rFonts w:ascii="Times New Roman" w:eastAsia="Times New Roman" w:hAnsi="Times New Roman" w:cs="Times New Roman"/>
          <w:spacing w:val="-1"/>
          <w:sz w:val="24"/>
          <w:szCs w:val="24"/>
        </w:rPr>
        <w:t xml:space="preserve"> 3.20</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4"/>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D</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ag</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sidR="006206AD">
        <w:rPr>
          <w:rFonts w:ascii="Times New Roman" w:eastAsia="Times New Roman" w:hAnsi="Times New Roman" w:cs="Times New Roman"/>
          <w:spacing w:val="-1"/>
          <w:sz w:val="24"/>
          <w:szCs w:val="24"/>
        </w:rPr>
        <w:t>Laporan Penjuala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sidR="006206AD">
        <w:rPr>
          <w:rFonts w:ascii="Times New Roman" w:eastAsia="Times New Roman" w:hAnsi="Times New Roman" w:cs="Times New Roman"/>
          <w:sz w:val="24"/>
          <w:szCs w:val="24"/>
        </w:rPr>
        <w:t>7</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adalah berikut ini: </w:t>
      </w:r>
      <w:r>
        <w:rPr>
          <w:rFonts w:ascii="Times New Roman" w:eastAsia="Times New Roman" w:hAnsi="Times New Roman" w:cs="Times New Roman"/>
          <w:i/>
          <w:spacing w:val="1"/>
          <w:sz w:val="24"/>
          <w:szCs w:val="24"/>
        </w:rPr>
        <w:t>view_</w:t>
      </w:r>
      <w:r w:rsidR="006206AD">
        <w:rPr>
          <w:rFonts w:ascii="Times New Roman" w:eastAsia="Times New Roman" w:hAnsi="Times New Roman" w:cs="Times New Roman"/>
          <w:spacing w:val="1"/>
          <w:sz w:val="24"/>
          <w:szCs w:val="24"/>
        </w:rPr>
        <w:t>laporan_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006206AD">
        <w:rPr>
          <w:rFonts w:ascii="Times New Roman" w:eastAsia="Times New Roman" w:hAnsi="Times New Roman" w:cs="Times New Roman"/>
          <w:i/>
          <w:sz w:val="24"/>
          <w:szCs w:val="24"/>
        </w:rPr>
        <w:t>search</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z w:val="24"/>
          <w:szCs w:val="24"/>
        </w:rPr>
        <w:t>search</w:t>
      </w:r>
      <w:r w:rsidR="006206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006206AD">
        <w:rPr>
          <w:rFonts w:ascii="Times New Roman" w:eastAsia="Times New Roman" w:hAnsi="Times New Roman" w:cs="Times New Roman"/>
          <w:i/>
          <w:sz w:val="24"/>
          <w:szCs w:val="24"/>
        </w:rPr>
        <w:t>delete</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pacing w:val="1"/>
          <w:sz w:val="24"/>
          <w:szCs w:val="24"/>
        </w:rPr>
        <w:t>delete</w:t>
      </w:r>
      <w:r w:rsidR="006206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w:t>
      </w:r>
      <w:r>
        <w:rPr>
          <w:rFonts w:ascii="Times New Roman" w:eastAsia="Times New Roman" w:hAnsi="Times New Roman" w:cs="Times New Roman"/>
          <w:sz w:val="24"/>
          <w:szCs w:val="24"/>
        </w:rPr>
        <w:t>,</w:t>
      </w:r>
      <w:r w:rsidR="006206AD">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z w:val="24"/>
          <w:szCs w:val="24"/>
        </w:rPr>
        <w:t>delete</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w:t>
      </w:r>
      <w:r w:rsidR="006206AD">
        <w:rPr>
          <w:rFonts w:ascii="Times New Roman" w:eastAsia="Times New Roman" w:hAnsi="Times New Roman" w:cs="Times New Roman"/>
          <w:sz w:val="24"/>
          <w:szCs w:val="24"/>
        </w:rPr>
        <w:t xml:space="preserve"> delete</w:t>
      </w:r>
      <w:r w:rsidR="0009102E">
        <w:rPr>
          <w:rFonts w:ascii="Times New Roman" w:eastAsia="Times New Roman" w:hAnsi="Times New Roman" w:cs="Times New Roman"/>
          <w:sz w:val="24"/>
          <w:szCs w:val="24"/>
        </w:rPr>
        <w:t>().</w:t>
      </w:r>
    </w:p>
    <w:p w:rsidR="0009102E" w:rsidRDefault="0009102E" w:rsidP="0009102E">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Pr>
          <w:rFonts w:ascii="Times New Roman" w:eastAsia="Times New Roman" w:hAnsi="Times New Roman" w:cs="Times New Roman"/>
          <w:sz w:val="24"/>
          <w:szCs w:val="24"/>
        </w:rPr>
        <w:t>laporan_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Laporan Penjualan</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seach_</w:t>
      </w:r>
      <w:r>
        <w:rPr>
          <w:rFonts w:ascii="Times New Roman" w:eastAsia="Times New Roman" w:hAnsi="Times New Roman" w:cs="Times New Roman"/>
          <w:spacing w:val="1"/>
          <w:sz w:val="24"/>
          <w:szCs w:val="24"/>
        </w:rPr>
        <w:t>laporan_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 xml:space="preserve">ngisi </w:t>
      </w:r>
      <w:r>
        <w:rPr>
          <w:rFonts w:ascii="Times New Roman" w:eastAsia="Times New Roman" w:hAnsi="Times New Roman" w:cs="Times New Roman"/>
          <w:i/>
          <w:spacing w:val="-4"/>
          <w:sz w:val="24"/>
          <w:szCs w:val="24"/>
        </w:rPr>
        <w:t xml:space="preserve">form </w:t>
      </w:r>
      <w:r>
        <w:rPr>
          <w:rFonts w:ascii="Times New Roman" w:eastAsia="Times New Roman" w:hAnsi="Times New Roman" w:cs="Times New Roman"/>
          <w:spacing w:val="-4"/>
          <w:sz w:val="24"/>
          <w:szCs w:val="24"/>
        </w:rPr>
        <w:t xml:space="preserve">cari, </w:t>
      </w:r>
      <w:r>
        <w:rPr>
          <w:rFonts w:ascii="Times New Roman" w:eastAsia="Times New Roman" w:hAnsi="Times New Roman" w:cs="Times New Roman"/>
          <w:i/>
          <w:spacing w:val="-4"/>
          <w:sz w:val="24"/>
          <w:szCs w:val="24"/>
        </w:rPr>
        <w:t>seach</w:t>
      </w:r>
      <w:r w:rsidRPr="0009102E">
        <w:rPr>
          <w:rFonts w:ascii="Times New Roman" w:eastAsia="Times New Roman" w:hAnsi="Times New Roman" w:cs="Times New Roman"/>
          <w:spacing w:val="-4"/>
          <w:sz w:val="24"/>
          <w:szCs w:val="24"/>
        </w:rPr>
        <w:t>()</w:t>
      </w:r>
      <w:r>
        <w:rPr>
          <w:rFonts w:ascii="Times New Roman" w:eastAsia="Times New Roman" w:hAnsi="Times New Roman" w:cs="Times New Roman"/>
          <w:spacing w:val="-4"/>
          <w:sz w:val="24"/>
          <w:szCs w:val="24"/>
        </w:rPr>
        <w:t xml:space="preserve"> akan </w:t>
      </w:r>
      <w:r>
        <w:rPr>
          <w:rFonts w:ascii="Times New Roman" w:eastAsia="Times New Roman" w:hAnsi="Times New Roman" w:cs="Times New Roman"/>
          <w:spacing w:val="-4"/>
          <w:sz w:val="24"/>
          <w:szCs w:val="24"/>
        </w:rPr>
        <w:lastRenderedPageBreak/>
        <w:t>menampilkan data dalam tabel</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Pr>
          <w:rFonts w:ascii="Times New Roman" w:eastAsia="Times New Roman" w:hAnsi="Times New Roman" w:cs="Times New Roman"/>
          <w:spacing w:val="1"/>
          <w:sz w:val="24"/>
          <w:szCs w:val="24"/>
        </w:rPr>
        <w:t>laporan_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 xml:space="preserve">ngisi </w:t>
      </w:r>
      <w:r>
        <w:rPr>
          <w:rFonts w:ascii="Times New Roman" w:eastAsia="Times New Roman" w:hAnsi="Times New Roman" w:cs="Times New Roman"/>
          <w:i/>
          <w:spacing w:val="-4"/>
          <w:sz w:val="24"/>
          <w:szCs w:val="24"/>
        </w:rPr>
        <w:t xml:space="preserve">form </w:t>
      </w:r>
      <w:r>
        <w:rPr>
          <w:rFonts w:ascii="Times New Roman" w:eastAsia="Times New Roman" w:hAnsi="Times New Roman" w:cs="Times New Roman"/>
          <w:spacing w:val="-4"/>
          <w:sz w:val="24"/>
          <w:szCs w:val="24"/>
        </w:rPr>
        <w:t xml:space="preserve">cari, </w:t>
      </w:r>
      <w:r>
        <w:rPr>
          <w:rFonts w:ascii="Times New Roman" w:eastAsia="Times New Roman" w:hAnsi="Times New Roman" w:cs="Times New Roman"/>
          <w:i/>
          <w:spacing w:val="-4"/>
          <w:sz w:val="24"/>
          <w:szCs w:val="24"/>
        </w:rPr>
        <w:t>seach</w:t>
      </w:r>
      <w:r w:rsidRPr="0009102E">
        <w:rPr>
          <w:rFonts w:ascii="Times New Roman" w:eastAsia="Times New Roman" w:hAnsi="Times New Roman" w:cs="Times New Roman"/>
          <w:spacing w:val="-4"/>
          <w:sz w:val="24"/>
          <w:szCs w:val="24"/>
        </w:rPr>
        <w:t>()</w:t>
      </w:r>
      <w:r>
        <w:rPr>
          <w:rFonts w:ascii="Times New Roman" w:eastAsia="Times New Roman" w:hAnsi="Times New Roman" w:cs="Times New Roman"/>
          <w:spacing w:val="-4"/>
          <w:sz w:val="24"/>
          <w:szCs w:val="24"/>
        </w:rPr>
        <w:t xml:space="preserve"> akan menampilkan data dalam tabel</w:t>
      </w:r>
      <w:r>
        <w:rPr>
          <w:rFonts w:ascii="Times New Roman" w:eastAsia="Times New Roman" w:hAnsi="Times New Roman" w:cs="Times New Roman"/>
          <w:sz w:val="24"/>
          <w:szCs w:val="24"/>
        </w:rPr>
        <w:t xml:space="preserve">, </w:t>
      </w:r>
    </w:p>
    <w:p w:rsidR="0009102E" w:rsidRDefault="0009102E" w:rsidP="00954987">
      <w:pPr>
        <w:spacing w:after="0" w:line="360" w:lineRule="auto"/>
        <w:ind w:right="76" w:firstLine="851"/>
        <w:jc w:val="both"/>
        <w:rPr>
          <w:rFonts w:ascii="Times New Roman" w:eastAsia="Times New Roman" w:hAnsi="Times New Roman" w:cs="Times New Roman"/>
          <w:i/>
          <w:sz w:val="24"/>
          <w:szCs w:val="24"/>
        </w:rPr>
      </w:pPr>
    </w:p>
    <w:p w:rsidR="00AF7FA1" w:rsidRDefault="00AF7FA1"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1" w:name="_Toc70281187"/>
      <w:bookmarkStart w:id="412" w:name="_Toc70281371"/>
      <w:bookmarkStart w:id="413" w:name="_Toc70282947"/>
      <w:bookmarkStart w:id="414"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411"/>
      <w:bookmarkEnd w:id="412"/>
      <w:bookmarkEnd w:id="413"/>
      <w:bookmarkEnd w:id="414"/>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0F43DD71" wp14:editId="3992F4F8">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12">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1728A9" w:rsidRDefault="001728A9" w:rsidP="001728A9">
            <w:pPr>
              <w:pStyle w:val="Caption"/>
              <w:ind w:firstLine="2127"/>
              <w:jc w:val="both"/>
              <w:rPr>
                <w:rFonts w:ascii="Times New Roman" w:hAnsi="Times New Roman" w:cs="Times New Roman"/>
                <w:sz w:val="24"/>
                <w:szCs w:val="24"/>
              </w:rPr>
            </w:pPr>
            <w:bookmarkStart w:id="415" w:name="_Toc72484839"/>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1</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equence Diagram Login</w:t>
            </w:r>
            <w:bookmarkEnd w:id="415"/>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41405D"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21</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55CC9B6B" wp14:editId="25734318">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3">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16"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2</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6"/>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2</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51E1C6C9" wp14:editId="5D93E968">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4">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17"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3</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7"/>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3</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0E6E1333" wp14:editId="2FE34BE4">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5">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18"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18"/>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4</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3DE344CB" wp14:editId="52D2E6DA">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6">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19" w:name="_Toc71362921"/>
            <w:bookmarkStart w:id="420" w:name="_Toc71363233"/>
            <w:bookmarkStart w:id="421"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5</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19"/>
            <w:bookmarkEnd w:id="420"/>
            <w:bookmarkEnd w:id="421"/>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5</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FEF217E" wp14:editId="13E4D8FC">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7">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22" w:name="_Toc71362922"/>
            <w:bookmarkStart w:id="423" w:name="_Toc71363234"/>
            <w:bookmarkStart w:id="424"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6</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22"/>
            <w:bookmarkEnd w:id="423"/>
            <w:bookmarkEnd w:id="424"/>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6</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71CD944B" wp14:editId="76BF06D7">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18">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25" w:name="_Toc71362923"/>
            <w:bookmarkStart w:id="426" w:name="_Toc71363235"/>
            <w:bookmarkStart w:id="427"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7</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25"/>
            <w:bookmarkEnd w:id="426"/>
            <w:bookmarkEnd w:id="427"/>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6633EC">
        <w:rPr>
          <w:rFonts w:ascii="Times New Roman" w:hAnsi="Times New Roman" w:cs="Times New Roman"/>
          <w:sz w:val="24"/>
          <w:szCs w:val="24"/>
        </w:rPr>
        <w:t>27</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6E544026" wp14:editId="312DF17C">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9">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28" w:name="_Toc71362924"/>
            <w:bookmarkStart w:id="429" w:name="_Toc71363236"/>
            <w:bookmarkStart w:id="430"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28"/>
            <w:bookmarkEnd w:id="429"/>
            <w:bookmarkEnd w:id="430"/>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6633EC"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8</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31" w:name="_Toc70281200"/>
      <w:bookmarkStart w:id="432" w:name="_Toc70281384"/>
      <w:bookmarkStart w:id="433" w:name="_Toc70282960"/>
      <w:bookmarkStart w:id="434"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31"/>
      <w:bookmarkEnd w:id="432"/>
      <w:bookmarkEnd w:id="433"/>
      <w:bookmarkEnd w:id="434"/>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A95E94E" wp14:editId="74242535">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35" w:name="_Toc71362926"/>
            <w:bookmarkStart w:id="436" w:name="_Toc71363238"/>
            <w:bookmarkStart w:id="437"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35"/>
            <w:bookmarkEnd w:id="436"/>
            <w:bookmarkEnd w:id="437"/>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38" w:name="_Toc70281202"/>
      <w:bookmarkStart w:id="439" w:name="_Toc70281386"/>
      <w:bookmarkStart w:id="440" w:name="_Toc70282962"/>
      <w:bookmarkStart w:id="441" w:name="_Toc72484228"/>
      <w:r w:rsidRPr="006D2439">
        <w:rPr>
          <w:rFonts w:ascii="Times New Roman" w:hAnsi="Times New Roman" w:cs="Times New Roman"/>
          <w:i/>
          <w:color w:val="auto"/>
          <w:sz w:val="24"/>
          <w:szCs w:val="24"/>
        </w:rPr>
        <w:t>Struktur Tabel</w:t>
      </w:r>
      <w:bookmarkEnd w:id="438"/>
      <w:bookmarkEnd w:id="439"/>
      <w:bookmarkEnd w:id="440"/>
      <w:bookmarkEnd w:id="441"/>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42" w:name="_Toc70281203"/>
      <w:bookmarkStart w:id="443" w:name="_Toc70281387"/>
      <w:bookmarkStart w:id="444" w:name="_Toc70282963"/>
      <w:bookmarkStart w:id="445" w:name="_Toc71322163"/>
      <w:bookmarkStart w:id="446" w:name="_Toc71362623"/>
      <w:bookmarkStart w:id="447"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42"/>
      <w:bookmarkEnd w:id="443"/>
      <w:bookmarkEnd w:id="444"/>
      <w:bookmarkEnd w:id="445"/>
      <w:bookmarkEnd w:id="446"/>
      <w:bookmarkEnd w:id="447"/>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48" w:name="_Toc70281204"/>
      <w:bookmarkStart w:id="449" w:name="_Toc70281388"/>
      <w:bookmarkStart w:id="450" w:name="_Toc70282964"/>
      <w:bookmarkStart w:id="451" w:name="_Toc71322164"/>
      <w:bookmarkStart w:id="452" w:name="_Toc71362624"/>
      <w:bookmarkStart w:id="453"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48"/>
      <w:bookmarkEnd w:id="449"/>
      <w:bookmarkEnd w:id="450"/>
      <w:bookmarkEnd w:id="451"/>
      <w:bookmarkEnd w:id="452"/>
      <w:bookmarkEnd w:id="453"/>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54" w:name="_Toc70281205"/>
      <w:bookmarkStart w:id="455" w:name="_Toc70281389"/>
      <w:bookmarkStart w:id="456" w:name="_Toc70282965"/>
      <w:bookmarkStart w:id="457" w:name="_Toc71322165"/>
      <w:bookmarkStart w:id="458" w:name="_Toc71362625"/>
      <w:bookmarkStart w:id="459"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54"/>
      <w:bookmarkEnd w:id="455"/>
      <w:bookmarkEnd w:id="456"/>
      <w:bookmarkEnd w:id="457"/>
      <w:bookmarkEnd w:id="458"/>
      <w:bookmarkEnd w:id="459"/>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0" w:name="_Toc70281206"/>
      <w:bookmarkStart w:id="461" w:name="_Toc70281390"/>
      <w:bookmarkStart w:id="462" w:name="_Toc70282966"/>
      <w:bookmarkStart w:id="463" w:name="_Toc71362626"/>
      <w:bookmarkStart w:id="464"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0"/>
      <w:bookmarkEnd w:id="461"/>
      <w:bookmarkEnd w:id="462"/>
      <w:bookmarkEnd w:id="463"/>
      <w:bookmarkEnd w:id="464"/>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5" w:name="_Toc70281207"/>
      <w:bookmarkStart w:id="466" w:name="_Toc70281391"/>
      <w:bookmarkStart w:id="467" w:name="_Toc70282967"/>
      <w:bookmarkStart w:id="468" w:name="_Toc71362627"/>
      <w:bookmarkStart w:id="469"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65"/>
      <w:bookmarkEnd w:id="466"/>
      <w:bookmarkEnd w:id="467"/>
      <w:bookmarkEnd w:id="468"/>
      <w:bookmarkEnd w:id="469"/>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0" w:name="_Toc70281208"/>
      <w:bookmarkStart w:id="471" w:name="_Toc70281392"/>
      <w:bookmarkStart w:id="472" w:name="_Toc70282968"/>
      <w:bookmarkStart w:id="473" w:name="_Toc71362628"/>
      <w:bookmarkStart w:id="474"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70"/>
      <w:bookmarkEnd w:id="471"/>
      <w:bookmarkEnd w:id="472"/>
      <w:bookmarkEnd w:id="473"/>
      <w:bookmarkEnd w:id="474"/>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5" w:name="_Toc70281209"/>
      <w:bookmarkStart w:id="476" w:name="_Toc70281393"/>
      <w:bookmarkStart w:id="477" w:name="_Toc70282969"/>
      <w:bookmarkStart w:id="478" w:name="_Toc71362629"/>
      <w:bookmarkStart w:id="479"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75"/>
      <w:bookmarkEnd w:id="476"/>
      <w:bookmarkEnd w:id="477"/>
      <w:bookmarkEnd w:id="478"/>
      <w:bookmarkEnd w:id="479"/>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0" w:name="_Toc70281210"/>
      <w:bookmarkStart w:id="481" w:name="_Toc70281394"/>
      <w:bookmarkStart w:id="482" w:name="_Toc70282970"/>
      <w:bookmarkStart w:id="483" w:name="_Toc71362630"/>
      <w:bookmarkStart w:id="484"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80"/>
      <w:bookmarkEnd w:id="481"/>
      <w:bookmarkEnd w:id="482"/>
      <w:bookmarkEnd w:id="483"/>
      <w:bookmarkEnd w:id="484"/>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85" w:name="_Toc70281211"/>
      <w:bookmarkStart w:id="486" w:name="_Toc70281395"/>
      <w:bookmarkStart w:id="487" w:name="_Toc70282971"/>
      <w:bookmarkStart w:id="488" w:name="_Toc71362631"/>
      <w:bookmarkStart w:id="489"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85"/>
      <w:bookmarkEnd w:id="486"/>
      <w:bookmarkEnd w:id="487"/>
      <w:bookmarkEnd w:id="488"/>
      <w:bookmarkEnd w:id="489"/>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90" w:name="_Toc70281212"/>
      <w:bookmarkStart w:id="491" w:name="_Toc70281396"/>
      <w:bookmarkStart w:id="492" w:name="_Toc70282972"/>
      <w:bookmarkStart w:id="493" w:name="_Toc71362632"/>
      <w:bookmarkStart w:id="494"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90"/>
      <w:bookmarkEnd w:id="491"/>
      <w:bookmarkEnd w:id="492"/>
      <w:bookmarkEnd w:id="493"/>
      <w:bookmarkEnd w:id="494"/>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6D2439" w:rsidRDefault="006B10A3"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95" w:name="_Toc70281213"/>
      <w:bookmarkStart w:id="496" w:name="_Toc70281397"/>
      <w:bookmarkStart w:id="497" w:name="_Toc70282973"/>
      <w:bookmarkStart w:id="498" w:name="_Toc72484229"/>
      <w:r w:rsidRPr="006D2439">
        <w:rPr>
          <w:rFonts w:ascii="Times New Roman" w:hAnsi="Times New Roman" w:cs="Times New Roman"/>
          <w:i/>
          <w:color w:val="auto"/>
          <w:sz w:val="24"/>
          <w:szCs w:val="24"/>
        </w:rPr>
        <w:lastRenderedPageBreak/>
        <w:t>Perancangan Struktur Menu</w:t>
      </w:r>
      <w:bookmarkEnd w:id="495"/>
      <w:bookmarkEnd w:id="496"/>
      <w:bookmarkEnd w:id="497"/>
      <w:bookmarkEnd w:id="498"/>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99" w:name="_Toc71362927"/>
            <w:bookmarkStart w:id="500" w:name="_Toc71363239"/>
            <w:bookmarkStart w:id="501"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0</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99"/>
            <w:bookmarkEnd w:id="500"/>
            <w:bookmarkEnd w:id="501"/>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30</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6D2439" w:rsidRDefault="00045D8D"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502" w:name="_Toc70281215"/>
      <w:bookmarkStart w:id="503" w:name="_Toc70281399"/>
      <w:bookmarkStart w:id="504" w:name="_Toc70282975"/>
      <w:bookmarkStart w:id="505" w:name="_Toc72484230"/>
      <w:r w:rsidRPr="006D2439">
        <w:rPr>
          <w:rFonts w:ascii="Times New Roman" w:hAnsi="Times New Roman" w:cs="Times New Roman"/>
          <w:i/>
          <w:color w:val="auto"/>
          <w:sz w:val="24"/>
          <w:szCs w:val="24"/>
        </w:rPr>
        <w:lastRenderedPageBreak/>
        <w:t>Perancangan Antarmuka</w:t>
      </w:r>
      <w:bookmarkEnd w:id="502"/>
      <w:bookmarkEnd w:id="503"/>
      <w:bookmarkEnd w:id="504"/>
      <w:bookmarkEnd w:id="505"/>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27318462" wp14:editId="31B07340">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22">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06" w:name="_Toc71362928"/>
            <w:bookmarkStart w:id="507" w:name="_Toc71363240"/>
            <w:bookmarkStart w:id="508"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1</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06"/>
            <w:bookmarkEnd w:id="507"/>
            <w:bookmarkEnd w:id="508"/>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59423B4F" wp14:editId="5CEA3677">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3">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09" w:name="_Toc71362929"/>
            <w:bookmarkStart w:id="510" w:name="_Toc71363241"/>
            <w:bookmarkStart w:id="511"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2</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09"/>
            <w:bookmarkEnd w:id="510"/>
            <w:bookmarkEnd w:id="511"/>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17984" behindDoc="1" locked="0" layoutInCell="1" allowOverlap="1" wp14:anchorId="20385B3C" wp14:editId="2D10C4C5">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4">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12" w:name="_Toc71362930"/>
            <w:bookmarkStart w:id="513" w:name="_Toc71363242"/>
            <w:bookmarkStart w:id="514"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3</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12"/>
            <w:bookmarkEnd w:id="513"/>
            <w:bookmarkEnd w:id="514"/>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992643"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77598757" wp14:editId="40AA0346">
                  <wp:simplePos x="0" y="0"/>
                  <wp:positionH relativeFrom="column">
                    <wp:posOffset>-53340</wp:posOffset>
                  </wp:positionH>
                  <wp:positionV relativeFrom="paragraph">
                    <wp:posOffset>-4520565</wp:posOffset>
                  </wp:positionV>
                  <wp:extent cx="5254625" cy="480314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5">
                            <a:extLst>
                              <a:ext uri="{28A0092B-C50C-407E-A947-70E740481C1C}">
                                <a14:useLocalDpi xmlns:a14="http://schemas.microsoft.com/office/drawing/2010/main" val="0"/>
                              </a:ext>
                            </a:extLst>
                          </a:blip>
                          <a:stretch>
                            <a:fillRect/>
                          </a:stretch>
                        </pic:blipFill>
                        <pic:spPr>
                          <a:xfrm>
                            <a:off x="0" y="0"/>
                            <a:ext cx="5254625" cy="48031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15" w:name="_Toc71362931"/>
            <w:bookmarkStart w:id="516" w:name="_Toc71363243"/>
            <w:bookmarkStart w:id="517"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4</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15"/>
            <w:bookmarkEnd w:id="516"/>
            <w:bookmarkEnd w:id="517"/>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554C7935" wp14:editId="71D2CBDB">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6">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18" w:name="_Toc71362932"/>
            <w:bookmarkStart w:id="519" w:name="_Toc71363244"/>
            <w:bookmarkStart w:id="520"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5</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18"/>
            <w:bookmarkEnd w:id="519"/>
            <w:bookmarkEnd w:id="520"/>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3EE37616" wp14:editId="373608A1">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7">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21" w:name="_Toc71362933"/>
            <w:bookmarkStart w:id="522" w:name="_Toc71363245"/>
            <w:bookmarkStart w:id="523"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21"/>
            <w:bookmarkEnd w:id="522"/>
            <w:bookmarkEnd w:id="523"/>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2EF5CBC6" wp14:editId="2697491E">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8">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24" w:name="_Toc71362934"/>
            <w:bookmarkStart w:id="525" w:name="_Toc71363246"/>
            <w:bookmarkStart w:id="526"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24"/>
            <w:bookmarkEnd w:id="525"/>
            <w:bookmarkEnd w:id="526"/>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4DCC3BE" wp14:editId="744DFA35">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29">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527" w:name="_Toc71362935"/>
            <w:bookmarkStart w:id="528" w:name="_Toc71363247"/>
            <w:bookmarkStart w:id="529" w:name="_Toc72484856"/>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8</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527"/>
            <w:bookmarkEnd w:id="528"/>
            <w:bookmarkEnd w:id="529"/>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6E84A735" wp14:editId="720F8214">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30">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530" w:name="_Toc71362936"/>
            <w:bookmarkStart w:id="531" w:name="_Toc71363248"/>
            <w:bookmarkStart w:id="532" w:name="_Toc7248485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9</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530"/>
            <w:bookmarkEnd w:id="531"/>
            <w:bookmarkEnd w:id="532"/>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7FE33C6" wp14:editId="4E150C2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31">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33" w:name="_Toc71362937"/>
            <w:bookmarkStart w:id="534" w:name="_Toc71363249"/>
            <w:bookmarkStart w:id="535"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0</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33"/>
            <w:bookmarkEnd w:id="534"/>
            <w:bookmarkEnd w:id="535"/>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880B447" wp14:editId="1C90B56D">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36" w:name="_Toc71362938"/>
            <w:bookmarkStart w:id="537" w:name="_Toc71363250"/>
            <w:bookmarkStart w:id="538"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1</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36"/>
            <w:bookmarkEnd w:id="537"/>
            <w:bookmarkEnd w:id="538"/>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68CE1D3" wp14:editId="15C04395">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33">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39" w:name="_Toc71362939"/>
            <w:bookmarkStart w:id="540" w:name="_Toc71363251"/>
            <w:bookmarkStart w:id="541"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2</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39"/>
            <w:bookmarkEnd w:id="540"/>
            <w:bookmarkEnd w:id="541"/>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0BED5C36" wp14:editId="2BF7361F">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42" w:name="_Toc71362940"/>
            <w:bookmarkStart w:id="543" w:name="_Toc71363252"/>
            <w:bookmarkStart w:id="544"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42"/>
            <w:bookmarkEnd w:id="543"/>
            <w:bookmarkEnd w:id="544"/>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45E40712" wp14:editId="57F02623">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5">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45" w:name="_Toc71362941"/>
            <w:bookmarkStart w:id="546" w:name="_Toc71363253"/>
            <w:bookmarkStart w:id="547"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45"/>
            <w:bookmarkEnd w:id="546"/>
            <w:bookmarkEnd w:id="547"/>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2F3FC6F" wp14:editId="5528017E">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6">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48" w:name="_Toc71362942"/>
            <w:bookmarkStart w:id="549" w:name="_Toc71363254"/>
            <w:bookmarkStart w:id="550"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48"/>
            <w:bookmarkEnd w:id="549"/>
            <w:bookmarkEnd w:id="550"/>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7ACE3070" wp14:editId="53252795">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7">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51" w:name="_Toc71362943"/>
            <w:bookmarkStart w:id="552" w:name="_Toc71363255"/>
            <w:bookmarkStart w:id="553"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6</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51"/>
            <w:bookmarkEnd w:id="552"/>
            <w:bookmarkEnd w:id="553"/>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536C5260" wp14:editId="7DA0FF25">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38">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54" w:name="_Toc71362944"/>
            <w:bookmarkStart w:id="555" w:name="_Toc71363256"/>
            <w:bookmarkStart w:id="556"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54"/>
            <w:bookmarkEnd w:id="555"/>
            <w:bookmarkEnd w:id="556"/>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24691937" wp14:editId="6EF926AC">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9">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57" w:name="_Toc71362945"/>
            <w:bookmarkStart w:id="558" w:name="_Toc71363257"/>
            <w:bookmarkStart w:id="559"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57"/>
            <w:bookmarkEnd w:id="558"/>
            <w:bookmarkEnd w:id="559"/>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674D9090" wp14:editId="25AFDCB9">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40">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60" w:name="_Toc71362946"/>
            <w:bookmarkStart w:id="561" w:name="_Toc71363258"/>
            <w:bookmarkStart w:id="562"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60"/>
            <w:bookmarkEnd w:id="561"/>
            <w:bookmarkEnd w:id="562"/>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66B37B13" wp14:editId="0E8567E4">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41">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63" w:name="_Toc71362947"/>
            <w:bookmarkStart w:id="564" w:name="_Toc71363259"/>
            <w:bookmarkStart w:id="565"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63"/>
            <w:bookmarkEnd w:id="564"/>
            <w:bookmarkEnd w:id="565"/>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2EEF3D18" wp14:editId="2B077C17">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42">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66" w:name="_Toc71362948"/>
            <w:bookmarkStart w:id="567" w:name="_Toc71363260"/>
            <w:bookmarkStart w:id="568"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1</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66"/>
            <w:bookmarkEnd w:id="567"/>
            <w:bookmarkEnd w:id="568"/>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593044F0" wp14:editId="2BD18913">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43">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69" w:name="_Toc71362949"/>
            <w:bookmarkStart w:id="570" w:name="_Toc71363261"/>
            <w:bookmarkStart w:id="571"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69"/>
            <w:bookmarkEnd w:id="570"/>
            <w:bookmarkEnd w:id="571"/>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2084683C" wp14:editId="129F8078">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4">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72" w:name="_Toc71362950"/>
            <w:bookmarkStart w:id="573" w:name="_Toc71363262"/>
            <w:bookmarkStart w:id="574"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72"/>
            <w:bookmarkEnd w:id="573"/>
            <w:bookmarkEnd w:id="574"/>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0C1037B1" wp14:editId="65352856">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5">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75" w:name="_Toc71362951"/>
            <w:bookmarkStart w:id="576" w:name="_Toc71363263"/>
            <w:bookmarkStart w:id="577"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75"/>
            <w:bookmarkEnd w:id="576"/>
            <w:bookmarkEnd w:id="577"/>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w:t>
      </w:r>
      <w:bookmarkStart w:id="578" w:name="_GoBack"/>
      <w:bookmarkEnd w:id="578"/>
      <w:r w:rsidRPr="00E47381">
        <w:rPr>
          <w:rFonts w:ascii="Times New Roman" w:hAnsi="Times New Roman" w:cs="Times New Roman"/>
          <w:sz w:val="24"/>
          <w:szCs w:val="24"/>
        </w:rPr>
        <w:t>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43595D6F" wp14:editId="56623E45">
                  <wp:simplePos x="0" y="0"/>
                  <wp:positionH relativeFrom="column">
                    <wp:posOffset>-64770</wp:posOffset>
                  </wp:positionH>
                  <wp:positionV relativeFrom="paragraph">
                    <wp:posOffset>-111760</wp:posOffset>
                  </wp:positionV>
                  <wp:extent cx="5293995" cy="4648835"/>
                  <wp:effectExtent l="0" t="0" r="190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6">
                            <a:extLst>
                              <a:ext uri="{28A0092B-C50C-407E-A947-70E740481C1C}">
                                <a14:useLocalDpi xmlns:a14="http://schemas.microsoft.com/office/drawing/2010/main" val="0"/>
                              </a:ext>
                            </a:extLst>
                          </a:blip>
                          <a:stretch>
                            <a:fillRect/>
                          </a:stretch>
                        </pic:blipFill>
                        <pic:spPr>
                          <a:xfrm>
                            <a:off x="0" y="0"/>
                            <a:ext cx="5293995" cy="464883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79" w:name="_Toc71362952"/>
            <w:bookmarkStart w:id="580" w:name="_Toc71363264"/>
            <w:bookmarkStart w:id="581"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79"/>
            <w:bookmarkEnd w:id="580"/>
            <w:bookmarkEnd w:id="58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11FBB9D5" wp14:editId="0114CEEA">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7">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2" w:name="_Toc71362953"/>
            <w:bookmarkStart w:id="583" w:name="_Toc71363265"/>
            <w:bookmarkStart w:id="584"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6</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82"/>
            <w:bookmarkEnd w:id="583"/>
            <w:bookmarkEnd w:id="58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165292C5" wp14:editId="78D5460A">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8">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5" w:name="_Toc71362954"/>
            <w:bookmarkStart w:id="586" w:name="_Toc71363266"/>
            <w:bookmarkStart w:id="587"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85"/>
            <w:bookmarkEnd w:id="586"/>
            <w:bookmarkEnd w:id="587"/>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8ECD500" wp14:editId="20B41753">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9">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88" w:name="_Toc71362955"/>
            <w:bookmarkStart w:id="589" w:name="_Toc71363267"/>
            <w:bookmarkStart w:id="590"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88"/>
            <w:bookmarkEnd w:id="589"/>
            <w:bookmarkEnd w:id="590"/>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37EF9914" wp14:editId="7DD06A81">
                  <wp:simplePos x="0" y="0"/>
                  <wp:positionH relativeFrom="column">
                    <wp:posOffset>-75565</wp:posOffset>
                  </wp:positionH>
                  <wp:positionV relativeFrom="paragraph">
                    <wp:posOffset>-141605</wp:posOffset>
                  </wp:positionV>
                  <wp:extent cx="5232400" cy="4657725"/>
                  <wp:effectExtent l="0" t="0" r="635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50">
                            <a:extLst>
                              <a:ext uri="{28A0092B-C50C-407E-A947-70E740481C1C}">
                                <a14:useLocalDpi xmlns:a14="http://schemas.microsoft.com/office/drawing/2010/main" val="0"/>
                              </a:ext>
                            </a:extLst>
                          </a:blip>
                          <a:stretch>
                            <a:fillRect/>
                          </a:stretch>
                        </pic:blipFill>
                        <pic:spPr>
                          <a:xfrm>
                            <a:off x="0" y="0"/>
                            <a:ext cx="5232400" cy="465772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91" w:name="_Toc71362956"/>
            <w:bookmarkStart w:id="592" w:name="_Toc71363268"/>
            <w:bookmarkStart w:id="593"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91"/>
            <w:bookmarkEnd w:id="592"/>
            <w:bookmarkEnd w:id="593"/>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3F92D9B0" wp14:editId="7FB61478">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51">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94" w:name="_Toc71362957"/>
            <w:bookmarkStart w:id="595" w:name="_Toc71363269"/>
            <w:bookmarkStart w:id="596"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94"/>
            <w:bookmarkEnd w:id="595"/>
            <w:bookmarkEnd w:id="59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073C3024" wp14:editId="2B0F81F6">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52">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97" w:name="_Toc71362958"/>
            <w:bookmarkStart w:id="598" w:name="_Toc71363270"/>
            <w:bookmarkStart w:id="599"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97"/>
            <w:bookmarkEnd w:id="598"/>
            <w:bookmarkEnd w:id="59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CF98CA4" wp14:editId="5C9533FC">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53">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600" w:name="_Toc71362959"/>
            <w:bookmarkStart w:id="601" w:name="_Toc71363271"/>
            <w:bookmarkStart w:id="602"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600"/>
            <w:bookmarkEnd w:id="601"/>
            <w:bookmarkEnd w:id="602"/>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62F84487" wp14:editId="6969E427">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4">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603" w:name="_Toc71362960"/>
            <w:bookmarkStart w:id="604" w:name="_Toc71363272"/>
            <w:bookmarkStart w:id="605"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3</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603"/>
            <w:bookmarkEnd w:id="604"/>
            <w:bookmarkEnd w:id="605"/>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1E62A8B3" wp14:editId="49EEB085">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5">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606" w:name="_Toc71362961"/>
            <w:bookmarkStart w:id="607" w:name="_Toc71363273"/>
            <w:bookmarkStart w:id="608"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606"/>
            <w:bookmarkEnd w:id="607"/>
            <w:bookmarkEnd w:id="60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64F6C1D2" wp14:editId="69767785">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6">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609" w:name="_Toc71362962"/>
            <w:bookmarkStart w:id="610" w:name="_Toc71363274"/>
            <w:bookmarkStart w:id="611"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609"/>
            <w:bookmarkEnd w:id="610"/>
            <w:bookmarkEnd w:id="61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00D4082E" wp14:editId="614A7E89">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7">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612" w:name="_Toc71362963"/>
            <w:bookmarkStart w:id="613" w:name="_Toc71363275"/>
            <w:bookmarkStart w:id="614"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6</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612"/>
            <w:bookmarkEnd w:id="613"/>
            <w:bookmarkEnd w:id="61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01E545F6" wp14:editId="53B9946E">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8">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15" w:name="_Toc71362964"/>
            <w:bookmarkStart w:id="616" w:name="_Toc71363276"/>
            <w:bookmarkStart w:id="617"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15"/>
            <w:bookmarkEnd w:id="616"/>
            <w:bookmarkEnd w:id="617"/>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1180244C" wp14:editId="7BFD240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9">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18" w:name="_Toc71362965"/>
            <w:bookmarkStart w:id="619" w:name="_Toc71363277"/>
            <w:bookmarkStart w:id="620"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18"/>
            <w:bookmarkEnd w:id="619"/>
            <w:bookmarkEnd w:id="620"/>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395C88D2" wp14:editId="2DF9BD6D">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60">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21" w:name="_Toc71362966"/>
            <w:bookmarkStart w:id="622" w:name="_Toc71363278"/>
            <w:bookmarkStart w:id="623"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21"/>
            <w:bookmarkEnd w:id="622"/>
            <w:bookmarkEnd w:id="623"/>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60E4CFF8" wp14:editId="450B40F9">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61">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24" w:name="_Toc71362967"/>
            <w:bookmarkStart w:id="625" w:name="_Toc71363279"/>
            <w:bookmarkStart w:id="626"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24"/>
            <w:bookmarkEnd w:id="625"/>
            <w:bookmarkEnd w:id="62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27" w:name="_Toc72484231"/>
      <w:r>
        <w:rPr>
          <w:rFonts w:ascii="Times New Roman" w:hAnsi="Times New Roman" w:cs="Times New Roman"/>
          <w:i/>
          <w:color w:val="auto"/>
          <w:sz w:val="24"/>
          <w:szCs w:val="24"/>
        </w:rPr>
        <w:t>Deployment Diagram</w:t>
      </w:r>
      <w:bookmarkEnd w:id="62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4E3D02"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71936" behindDoc="1" locked="0" layoutInCell="1" allowOverlap="1" wp14:anchorId="5BC86F2A" wp14:editId="335D8EE0">
                  <wp:simplePos x="0" y="0"/>
                  <wp:positionH relativeFrom="column">
                    <wp:posOffset>-49530</wp:posOffset>
                  </wp:positionH>
                  <wp:positionV relativeFrom="paragraph">
                    <wp:posOffset>-4351020</wp:posOffset>
                  </wp:positionV>
                  <wp:extent cx="5248275" cy="4681220"/>
                  <wp:effectExtent l="0" t="0" r="9525" b="508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48275" cy="4681220"/>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28"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28"/>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 xml:space="preserve">laporan.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63"/>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29" w:name="_Toc70281256"/>
      <w:bookmarkStart w:id="630" w:name="_Toc70281440"/>
      <w:bookmarkStart w:id="631" w:name="_Toc70283016"/>
      <w:bookmarkStart w:id="632" w:name="_Toc72484232"/>
      <w:r>
        <w:rPr>
          <w:rFonts w:ascii="Times New Roman" w:hAnsi="Times New Roman" w:cs="Times New Roman"/>
          <w:noProof/>
          <w:color w:val="auto"/>
        </w:rPr>
        <w:lastRenderedPageBreak/>
        <w:t>BAB IV</w:t>
      </w:r>
      <w:bookmarkEnd w:id="629"/>
      <w:bookmarkEnd w:id="630"/>
      <w:bookmarkEnd w:id="631"/>
      <w:bookmarkEnd w:id="632"/>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33" w:name="_Toc70281257"/>
      <w:bookmarkStart w:id="634" w:name="_Toc70281441"/>
      <w:bookmarkStart w:id="635" w:name="_Toc70283017"/>
      <w:bookmarkStart w:id="636" w:name="_Toc72484233"/>
      <w:r>
        <w:rPr>
          <w:rFonts w:ascii="Times New Roman" w:hAnsi="Times New Roman" w:cs="Times New Roman"/>
          <w:noProof/>
          <w:color w:val="auto"/>
        </w:rPr>
        <w:t>IMPLEMENTASI PERANCANGAN</w:t>
      </w:r>
      <w:bookmarkEnd w:id="633"/>
      <w:bookmarkEnd w:id="634"/>
      <w:bookmarkEnd w:id="635"/>
      <w:bookmarkEnd w:id="636"/>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37" w:name="_Toc70281258"/>
      <w:bookmarkStart w:id="638" w:name="_Toc70281442"/>
      <w:bookmarkStart w:id="639" w:name="_Toc70283018"/>
      <w:bookmarkStart w:id="640"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37"/>
      <w:bookmarkEnd w:id="638"/>
      <w:bookmarkEnd w:id="639"/>
      <w:bookmarkEnd w:id="640"/>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41" w:name="_Toc70281259"/>
      <w:bookmarkStart w:id="642" w:name="_Toc70281443"/>
      <w:bookmarkStart w:id="643" w:name="_Toc70283019"/>
      <w:bookmarkStart w:id="644"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41"/>
      <w:bookmarkEnd w:id="642"/>
      <w:bookmarkEnd w:id="643"/>
      <w:bookmarkEnd w:id="644"/>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5" w:name="_Toc70281260"/>
      <w:bookmarkStart w:id="646" w:name="_Toc70281444"/>
      <w:bookmarkStart w:id="647" w:name="_Toc70283020"/>
      <w:bookmarkStart w:id="648" w:name="_Toc72484236"/>
      <w:r>
        <w:rPr>
          <w:rFonts w:ascii="Times New Roman" w:hAnsi="Times New Roman" w:cs="Times New Roman"/>
          <w:noProof/>
          <w:color w:val="auto"/>
          <w:sz w:val="24"/>
          <w:szCs w:val="24"/>
        </w:rPr>
        <w:t>Kebutuhan Perangkat Keras</w:t>
      </w:r>
      <w:bookmarkEnd w:id="645"/>
      <w:bookmarkEnd w:id="646"/>
      <w:bookmarkEnd w:id="647"/>
      <w:bookmarkEnd w:id="648"/>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4"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9" w:name="_Toc70281261"/>
      <w:bookmarkStart w:id="650" w:name="_Toc70281445"/>
      <w:bookmarkStart w:id="651" w:name="_Toc70283021"/>
      <w:bookmarkStart w:id="652" w:name="_Toc72484237"/>
      <w:r>
        <w:rPr>
          <w:rFonts w:ascii="Times New Roman" w:hAnsi="Times New Roman" w:cs="Times New Roman"/>
          <w:noProof/>
          <w:color w:val="auto"/>
          <w:sz w:val="24"/>
          <w:szCs w:val="24"/>
        </w:rPr>
        <w:lastRenderedPageBreak/>
        <w:t>Kebutuhan Perangkat Lunak</w:t>
      </w:r>
      <w:bookmarkEnd w:id="649"/>
      <w:bookmarkEnd w:id="650"/>
      <w:bookmarkEnd w:id="651"/>
      <w:bookmarkEnd w:id="652"/>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3" w:name="_Toc70281262"/>
      <w:bookmarkStart w:id="654" w:name="_Toc70281446"/>
      <w:bookmarkStart w:id="655" w:name="_Toc70283022"/>
      <w:bookmarkStart w:id="656"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53"/>
      <w:bookmarkEnd w:id="654"/>
      <w:bookmarkEnd w:id="655"/>
      <w:bookmarkEnd w:id="656"/>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57" w:name="_Toc70281263"/>
      <w:bookmarkStart w:id="658" w:name="_Toc70281447"/>
      <w:bookmarkStart w:id="659" w:name="_Toc70283023"/>
      <w:bookmarkStart w:id="660" w:name="_Toc72484239"/>
      <w:r>
        <w:rPr>
          <w:rFonts w:ascii="Times New Roman" w:hAnsi="Times New Roman" w:cs="Times New Roman"/>
          <w:noProof/>
          <w:color w:val="auto"/>
          <w:sz w:val="24"/>
          <w:szCs w:val="24"/>
        </w:rPr>
        <w:lastRenderedPageBreak/>
        <w:t>Tampilan antarmuka</w:t>
      </w:r>
      <w:bookmarkEnd w:id="657"/>
      <w:bookmarkEnd w:id="658"/>
      <w:bookmarkEnd w:id="659"/>
      <w:bookmarkEnd w:id="660"/>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73F0171" wp14:editId="37270C4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61" w:name="_Toc71363414"/>
            <w:bookmarkStart w:id="662"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61"/>
            <w:bookmarkEnd w:id="662"/>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700E59BA" wp14:editId="71952A48">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63" w:name="_Toc71363415"/>
            <w:bookmarkStart w:id="664"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63"/>
            <w:bookmarkEnd w:id="66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0283F3C9" wp14:editId="1B2C2197">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65" w:name="_Toc71363416"/>
            <w:bookmarkStart w:id="666"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65"/>
            <w:bookmarkEnd w:id="666"/>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071160D9" wp14:editId="40BD17C9">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67" w:name="_Toc71363417"/>
            <w:bookmarkStart w:id="668"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67"/>
            <w:bookmarkEnd w:id="66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31464147" wp14:editId="6F4310AA">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69" w:name="_Toc71363418"/>
            <w:bookmarkStart w:id="670"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69"/>
            <w:bookmarkEnd w:id="6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7AE33BB8" wp14:editId="7A770CAF">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71" w:name="_Toc71363419"/>
            <w:bookmarkStart w:id="672"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71"/>
            <w:bookmarkEnd w:id="6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442E85BE" wp14:editId="47CDA0B7">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73" w:name="_Toc71363420"/>
            <w:bookmarkStart w:id="674"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73"/>
            <w:bookmarkEnd w:id="6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369B6C64" wp14:editId="0399FEFD">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75" w:name="_Toc71363421"/>
            <w:bookmarkStart w:id="676"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75"/>
            <w:bookmarkEnd w:id="6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45D7EE66" wp14:editId="07E1ABA1">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77" w:name="_Toc71363422"/>
            <w:bookmarkStart w:id="678"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77"/>
            <w:bookmarkEnd w:id="67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7781FA87" wp14:editId="5075125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79" w:name="_Toc71363423"/>
            <w:bookmarkStart w:id="680"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79"/>
            <w:bookmarkEnd w:id="68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364D72D7" wp14:editId="543B76C6">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81" w:name="_Toc71363424"/>
            <w:bookmarkStart w:id="682"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81"/>
            <w:bookmarkEnd w:id="68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8486D83" wp14:editId="5D9DFD6D">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3" w:name="_Toc71363425"/>
            <w:bookmarkStart w:id="684"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83"/>
            <w:bookmarkEnd w:id="68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11101957" wp14:editId="31A8D0CF">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5" w:name="_Toc71363426"/>
            <w:bookmarkStart w:id="686"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85"/>
            <w:bookmarkEnd w:id="686"/>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345F6380" wp14:editId="4A78F838">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87" w:name="_Toc71363427"/>
            <w:bookmarkStart w:id="688"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87"/>
            <w:bookmarkEnd w:id="68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1DD76A91" wp14:editId="6C1FF791">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89" w:name="_Toc71363428"/>
            <w:bookmarkStart w:id="690"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89"/>
            <w:bookmarkEnd w:id="69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21696D0A" wp14:editId="6488D9BE">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91" w:name="_Toc71363429"/>
            <w:bookmarkStart w:id="692"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91"/>
            <w:bookmarkEnd w:id="69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7116484E" wp14:editId="7EE0C2F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93" w:name="_Toc71363430"/>
            <w:bookmarkStart w:id="694"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93"/>
            <w:bookmarkEnd w:id="69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FA41D21" wp14:editId="25FE32A9">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95" w:name="_Toc71363431"/>
            <w:bookmarkStart w:id="696"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95"/>
            <w:bookmarkEnd w:id="69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23EA55A9" wp14:editId="6FE50D2F">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97" w:name="_Toc71363432"/>
            <w:bookmarkStart w:id="698"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97"/>
            <w:bookmarkEnd w:id="69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4137A748" wp14:editId="0F193B84">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99" w:name="_Toc71363433"/>
            <w:bookmarkStart w:id="700"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99"/>
            <w:bookmarkEnd w:id="70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560CFFEF" wp14:editId="4BC34A84">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701" w:name="_Toc71363434"/>
            <w:bookmarkStart w:id="702"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701"/>
            <w:bookmarkEnd w:id="70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1E0E89DD" wp14:editId="2ECBA9F2">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703" w:name="_Toc71363435"/>
            <w:bookmarkStart w:id="704"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703"/>
            <w:bookmarkEnd w:id="7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56436767" wp14:editId="72E2C6FC">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705" w:name="_Toc71363436"/>
            <w:bookmarkStart w:id="706"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705"/>
            <w:bookmarkEnd w:id="7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00F8B952" wp14:editId="60EA375C">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7" w:name="_Toc71363437"/>
            <w:bookmarkStart w:id="708"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707"/>
            <w:bookmarkEnd w:id="70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145AA396" wp14:editId="7442644A">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709" w:name="_Toc71363438"/>
            <w:bookmarkStart w:id="710"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709"/>
            <w:bookmarkEnd w:id="7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320E70EE" wp14:editId="6F0F32A6">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1" w:name="_Toc71363439"/>
            <w:bookmarkStart w:id="712"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711"/>
            <w:bookmarkEnd w:id="71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3517027E" wp14:editId="4EC75CBC">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713" w:name="_Toc71363440"/>
            <w:bookmarkStart w:id="714"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713"/>
            <w:bookmarkEnd w:id="7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14:anchorId="513D84A4" wp14:editId="40167A72">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715" w:name="_Toc71363441"/>
            <w:bookmarkStart w:id="716"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715"/>
            <w:bookmarkEnd w:id="71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39642C59" wp14:editId="5306305E">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7" w:name="_Toc71363442"/>
            <w:bookmarkStart w:id="718"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717"/>
            <w:bookmarkEnd w:id="7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14:anchorId="2F7A5E6A" wp14:editId="0484E14D">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719" w:name="_Toc71363443"/>
            <w:bookmarkStart w:id="720"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719"/>
            <w:bookmarkEnd w:id="72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78C403D0" wp14:editId="12D32F49">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21" w:name="_Toc71363444"/>
            <w:bookmarkStart w:id="722"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21"/>
            <w:bookmarkEnd w:id="72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14:anchorId="4AC9CC93" wp14:editId="3ABA0110">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23" w:name="_Toc71363445"/>
            <w:bookmarkStart w:id="724"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23"/>
            <w:bookmarkEnd w:id="72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14:anchorId="0CC79E9A" wp14:editId="611C40FA">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25" w:name="_Toc71363446"/>
            <w:bookmarkStart w:id="726"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25"/>
            <w:bookmarkEnd w:id="72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13F59828" wp14:editId="4FDAE822">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27" w:name="_Toc71363447"/>
            <w:bookmarkStart w:id="728"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27"/>
            <w:bookmarkEnd w:id="72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14:anchorId="1C0843A2" wp14:editId="04176B2E">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29" w:name="_Toc71363448"/>
            <w:bookmarkStart w:id="730"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29"/>
            <w:bookmarkEnd w:id="7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14:anchorId="11778893" wp14:editId="31BF201B">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31" w:name="_Toc71363449"/>
            <w:bookmarkStart w:id="732"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31"/>
            <w:bookmarkEnd w:id="73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14:anchorId="0C3F8833" wp14:editId="7C58BE93">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33" w:name="_Toc71363450"/>
            <w:bookmarkStart w:id="734"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33"/>
            <w:bookmarkEnd w:id="734"/>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14:anchorId="73941A7D" wp14:editId="13C92ED0">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35" w:name="_Toc71363451"/>
            <w:bookmarkStart w:id="736"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35"/>
            <w:bookmarkEnd w:id="73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14:anchorId="2815AFB7" wp14:editId="6302C443">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37" w:name="_Toc71363452"/>
            <w:bookmarkStart w:id="738"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37"/>
            <w:bookmarkEnd w:id="73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14:anchorId="7C3034CC" wp14:editId="60667CFB">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9" w:name="_Toc71363453"/>
            <w:bookmarkStart w:id="740"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39"/>
            <w:bookmarkEnd w:id="74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41" w:name="_Toc70281278"/>
      <w:bookmarkStart w:id="742" w:name="_Toc70281462"/>
      <w:bookmarkStart w:id="743" w:name="_Toc70283038"/>
      <w:bookmarkStart w:id="744" w:name="_Toc72484240"/>
      <w:r>
        <w:rPr>
          <w:rFonts w:ascii="Times New Roman" w:hAnsi="Times New Roman" w:cs="Times New Roman"/>
          <w:noProof/>
          <w:color w:val="auto"/>
          <w:sz w:val="24"/>
          <w:szCs w:val="24"/>
        </w:rPr>
        <w:t>Pengujian</w:t>
      </w:r>
      <w:bookmarkEnd w:id="741"/>
      <w:bookmarkEnd w:id="742"/>
      <w:bookmarkEnd w:id="743"/>
      <w:bookmarkEnd w:id="744"/>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45" w:name="_Toc70281279"/>
      <w:bookmarkStart w:id="746" w:name="_Toc70281463"/>
      <w:bookmarkStart w:id="747"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45"/>
    <w:bookmarkEnd w:id="746"/>
    <w:bookmarkEnd w:id="747"/>
    <w:p w:rsidR="00796E98" w:rsidRDefault="00796E98" w:rsidP="00B330D6"/>
    <w:p w:rsidR="00796E98" w:rsidRDefault="00796E98">
      <w:r>
        <w:br w:type="page"/>
      </w:r>
    </w:p>
    <w:p w:rsidR="00796E98" w:rsidRDefault="00796E98" w:rsidP="00B330D6">
      <w:pPr>
        <w:sectPr w:rsidR="00796E98" w:rsidSect="00E31C07">
          <w:headerReference w:type="first" r:id="rId205"/>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48" w:name="_Toc71362717"/>
      <w:bookmarkStart w:id="749"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48"/>
      <w:bookmarkEnd w:id="749"/>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D58139" wp14:editId="57CB51F4">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2E13ED36" wp14:editId="4D7FF5DA">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1077FBE" wp14:editId="57BC63CE">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14DB01F" wp14:editId="4C6A90BE">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F3FB00D" wp14:editId="3951B332">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E546227" wp14:editId="5646359A">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E834111" wp14:editId="6C640722">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4729B03" wp14:editId="4BB19F13">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83085B3" wp14:editId="78861025">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4A265FD7" wp14:editId="3D379372">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18205C2D" wp14:editId="2C7CE312">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E1FF045" wp14:editId="3A5172E4">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61B156EA" wp14:editId="6B6030C9">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43C90CB" wp14:editId="028BACAB">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436BC555" wp14:editId="187E23FA">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3A36ECFC" wp14:editId="682E5E1B">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5DD147D" wp14:editId="1D67E1B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354B0F4F" wp14:editId="1B971DC5">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F5DE0C4" wp14:editId="1F847CA6">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38AE9DAF" wp14:editId="1DE410F4">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16B13F7" wp14:editId="13E9D4D5">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C96AAA7" wp14:editId="0B1D6FC9">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03561E75" wp14:editId="19DB16F8">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050CDEDF" wp14:editId="59CEBC05">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6B0FEFB2" wp14:editId="5D6B5E5F">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7B105320" wp14:editId="3C51F30D">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EE62073" wp14:editId="4D77B6BD">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04AA5E22" wp14:editId="16EA004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2A19EABB" wp14:editId="3F4EC53A">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BF10BE0" wp14:editId="796166FD">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8B8F737" wp14:editId="5AF0C3D5">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6195ADD3" wp14:editId="463A63A0">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90CC126" wp14:editId="095AA85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75F91421" wp14:editId="6F861FDC">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07812E17" wp14:editId="01D1E2E1">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6BF97FE4" wp14:editId="5DAC49D6">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9978D3" wp14:editId="5BBD0793">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DD872D5" wp14:editId="73BA4CD0">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D21B615" wp14:editId="21531A79">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C2B5B71" wp14:editId="765FBC77">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CE06D5" wp14:editId="67E8FEE8">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087E8D7" wp14:editId="28FC62CA">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75669B66" wp14:editId="7C6484D9">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7496F25" wp14:editId="1739B117">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B4B803F" wp14:editId="3A83AFE7">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00018A" wp14:editId="4047F60E">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3B758A5" wp14:editId="4BD07873">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7A9AAB2" wp14:editId="63063D1D">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01636232" wp14:editId="5CBAD7C7">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6F4CF4E" wp14:editId="78C19263">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19E2DE" wp14:editId="3D211EB6">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A41192" wp14:editId="4342E5A1">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8703849" wp14:editId="042C50D1">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32524FD" wp14:editId="3308C731">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2CE6F00" wp14:editId="748548C9">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846358A" wp14:editId="7880C5F9">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7CF4C" wp14:editId="1B18A1E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B07E82C" wp14:editId="19629DE1">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74F758F" wp14:editId="3E5DF153">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4FFD917" wp14:editId="56381C53">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A3753E" wp14:editId="36D5A43D">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D0A9466" wp14:editId="59EBD788">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7B86B60" wp14:editId="08FC1C18">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4ACE6C81" wp14:editId="6C257C02">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5134F2F" wp14:editId="00D1C506">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A802FE7" wp14:editId="72BA77A6">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68D12A0" wp14:editId="1D107B57">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C586BC9" wp14:editId="072BB3D2">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29E42CD" wp14:editId="7C757F32">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29DA15E" wp14:editId="344464E5">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3EDF858D" wp14:editId="20133C54">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CFE2EA5" wp14:editId="5E503865">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46906D55" wp14:editId="2DBF2C46">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1A123D78" wp14:editId="48CCD55F">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752280DD" wp14:editId="47B698F1">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43163CBA" wp14:editId="472489FB">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CE36ED" wp14:editId="051E0CA6">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CD7FB04" wp14:editId="34C5C9EE">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22E08482" wp14:editId="1A4828ED">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5D56BA54" wp14:editId="63370520">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0CC89F2" wp14:editId="51D4E347">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F1FF6E1" wp14:editId="384EF8A5">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48A5A2CA" wp14:editId="1562F8DA">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0F17207" wp14:editId="19B03E2D">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94E10B4" wp14:editId="62E38063">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4CC13C3E" wp14:editId="2C30EE0B">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6C28D577" wp14:editId="75921C48">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0153DF49" wp14:editId="09A9A101">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B9260A8" wp14:editId="4992E256">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2301E28C" wp14:editId="1A5CDE84">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7D136A1" wp14:editId="3029C609">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D9F1160" wp14:editId="6A6A5C00">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0D585AD3" wp14:editId="11A0F692">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71FEF11" wp14:editId="4F234993">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7CA638C" wp14:editId="4A59AEDA">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D95B57D" wp14:editId="23606383">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3D67008" wp14:editId="1494BBC6">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28F45EBE" wp14:editId="41E36143">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4B1710B2" wp14:editId="4EE84FD5">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14B900C" wp14:editId="0AE1E4E5">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716D214" wp14:editId="6185F52C">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B1B83C1" wp14:editId="199A7D19">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61"/>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50" w:name="_Toc70281281"/>
      <w:bookmarkStart w:id="751" w:name="_Toc70281465"/>
      <w:bookmarkStart w:id="752" w:name="_Toc70283041"/>
      <w:bookmarkStart w:id="753" w:name="_Toc72484241"/>
      <w:r>
        <w:rPr>
          <w:rFonts w:ascii="Times New Roman" w:hAnsi="Times New Roman" w:cs="Times New Roman"/>
          <w:noProof/>
          <w:color w:val="auto"/>
        </w:rPr>
        <w:lastRenderedPageBreak/>
        <w:t>BAB V</w:t>
      </w:r>
      <w:bookmarkEnd w:id="750"/>
      <w:bookmarkEnd w:id="751"/>
      <w:bookmarkEnd w:id="752"/>
      <w:bookmarkEnd w:id="753"/>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54" w:name="_Toc70281282"/>
      <w:bookmarkStart w:id="755" w:name="_Toc70281466"/>
      <w:bookmarkStart w:id="756" w:name="_Toc70283042"/>
      <w:bookmarkStart w:id="757" w:name="_Toc72484242"/>
      <w:r>
        <w:rPr>
          <w:rFonts w:ascii="Times New Roman" w:hAnsi="Times New Roman" w:cs="Times New Roman"/>
          <w:noProof/>
          <w:color w:val="auto"/>
        </w:rPr>
        <w:t>KESIMPULAN DAN SARAN</w:t>
      </w:r>
      <w:bookmarkEnd w:id="754"/>
      <w:bookmarkEnd w:id="755"/>
      <w:bookmarkEnd w:id="756"/>
      <w:bookmarkEnd w:id="757"/>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758" w:name="_Toc70281283"/>
      <w:bookmarkStart w:id="759" w:name="_Toc70281467"/>
      <w:bookmarkStart w:id="760" w:name="_Toc70283043"/>
      <w:bookmarkStart w:id="761" w:name="_Toc72484243"/>
      <w:r w:rsidRPr="00CB0C11">
        <w:rPr>
          <w:rFonts w:ascii="Times New Roman" w:hAnsi="Times New Roman" w:cs="Times New Roman"/>
          <w:color w:val="auto"/>
          <w:sz w:val="24"/>
          <w:szCs w:val="24"/>
        </w:rPr>
        <w:t>Kesimpulan</w:t>
      </w:r>
      <w:bookmarkEnd w:id="758"/>
      <w:bookmarkEnd w:id="759"/>
      <w:bookmarkEnd w:id="760"/>
      <w:bookmarkEnd w:id="761"/>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762" w:name="_Toc70281284"/>
      <w:bookmarkStart w:id="763" w:name="_Toc70281468"/>
      <w:bookmarkStart w:id="764" w:name="_Toc70283044"/>
      <w:bookmarkStart w:id="765" w:name="_Toc72484244"/>
      <w:r>
        <w:rPr>
          <w:rFonts w:ascii="Times New Roman" w:hAnsi="Times New Roman" w:cs="Times New Roman"/>
          <w:color w:val="auto"/>
          <w:sz w:val="24"/>
          <w:szCs w:val="24"/>
        </w:rPr>
        <w:lastRenderedPageBreak/>
        <w:t>Saran</w:t>
      </w:r>
      <w:bookmarkEnd w:id="762"/>
      <w:bookmarkEnd w:id="763"/>
      <w:bookmarkEnd w:id="764"/>
      <w:bookmarkEnd w:id="765"/>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56BDF6D5" wp14:editId="50B31F8C">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3"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66" w:name="_Toc70281285"/>
      <w:bookmarkStart w:id="767" w:name="_Toc70281469"/>
      <w:bookmarkStart w:id="768" w:name="_Toc70283045"/>
      <w:bookmarkStart w:id="769" w:name="_Toc72484245"/>
      <w:r w:rsidRPr="007C3775">
        <w:rPr>
          <w:rFonts w:ascii="Times New Roman" w:hAnsi="Times New Roman" w:cs="Times New Roman"/>
          <w:noProof/>
          <w:color w:val="auto"/>
        </w:rPr>
        <w:t>DAFTAR PUSTAKA</w:t>
      </w:r>
      <w:bookmarkEnd w:id="766"/>
      <w:bookmarkEnd w:id="767"/>
      <w:bookmarkEnd w:id="768"/>
      <w:bookmarkEnd w:id="769"/>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41405D" w:rsidP="007C3775">
      <w:pPr>
        <w:pStyle w:val="NormalWeb"/>
        <w:spacing w:before="0" w:beforeAutospacing="0" w:after="0" w:afterAutospacing="0" w:line="360" w:lineRule="auto"/>
        <w:jc w:val="both"/>
      </w:pPr>
      <w:hyperlink r:id="rId264" w:history="1">
        <w:r w:rsidR="005F0739" w:rsidRPr="007F794B">
          <w:t>http://repository.potensi-utama.ac.id/jspui/bitstream/123456789/2990/6/BAB II.pdf</w:t>
        </w:r>
      </w:hyperlink>
      <w:r w:rsidR="005F0739" w:rsidRPr="007F794B">
        <w:t xml:space="preserve"> ww.yukoding.com</w:t>
      </w:r>
    </w:p>
    <w:p w:rsidR="003B6890" w:rsidRPr="007C3775" w:rsidRDefault="0041405D" w:rsidP="007C3775">
      <w:pPr>
        <w:pStyle w:val="NormalWeb"/>
        <w:spacing w:before="0" w:beforeAutospacing="0" w:after="0" w:afterAutospacing="0" w:line="360" w:lineRule="auto"/>
        <w:jc w:val="both"/>
      </w:pPr>
      <w:hyperlink r:id="rId265"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70" w:name="_Toc70281286"/>
      <w:bookmarkStart w:id="771" w:name="_Toc70281470"/>
      <w:bookmarkStart w:id="772" w:name="_Toc70283046"/>
      <w:bookmarkStart w:id="773" w:name="_Toc72484246"/>
      <w:r>
        <w:rPr>
          <w:rFonts w:ascii="Times New Roman" w:hAnsi="Times New Roman" w:cs="Times New Roman"/>
          <w:noProof/>
          <w:color w:val="auto"/>
        </w:rPr>
        <w:t>LAMPIRAN</w:t>
      </w:r>
      <w:bookmarkEnd w:id="770"/>
      <w:bookmarkEnd w:id="771"/>
      <w:bookmarkEnd w:id="772"/>
      <w:bookmarkEnd w:id="773"/>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6"/>
      <w:footerReference w:type="first" r:id="rId26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14E7" w:rsidRDefault="00F214E7" w:rsidP="0063122C">
      <w:pPr>
        <w:spacing w:after="0" w:line="240" w:lineRule="auto"/>
      </w:pPr>
      <w:r>
        <w:separator/>
      </w:r>
    </w:p>
  </w:endnote>
  <w:endnote w:type="continuationSeparator" w:id="0">
    <w:p w:rsidR="00F214E7" w:rsidRDefault="00F214E7"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41405D" w:rsidRDefault="0041405D">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6633EC">
          <w:rPr>
            <w:rFonts w:ascii="Times New Roman" w:hAnsi="Times New Roman" w:cs="Times New Roman"/>
            <w:noProof/>
            <w:sz w:val="24"/>
            <w:szCs w:val="24"/>
          </w:rPr>
          <w:t>xxiii</w:t>
        </w:r>
        <w:r w:rsidRPr="00191D6E">
          <w:rPr>
            <w:rFonts w:ascii="Times New Roman" w:hAnsi="Times New Roman" w:cs="Times New Roman"/>
            <w:noProof/>
            <w:sz w:val="24"/>
            <w:szCs w:val="24"/>
          </w:rPr>
          <w:fldChar w:fldCharType="end"/>
        </w:r>
      </w:p>
    </w:sdtContent>
  </w:sdt>
  <w:p w:rsidR="0041405D" w:rsidRDefault="004140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Footer"/>
      <w:jc w:val="center"/>
    </w:pPr>
  </w:p>
  <w:p w:rsidR="0041405D" w:rsidRPr="00601DCF" w:rsidRDefault="0041405D">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41405D" w:rsidRDefault="0041405D">
        <w:pPr>
          <w:pStyle w:val="Footer"/>
          <w:jc w:val="center"/>
        </w:pPr>
        <w:r>
          <w:fldChar w:fldCharType="begin"/>
        </w:r>
        <w:r>
          <w:instrText xml:space="preserve"> PAGE   \* MERGEFORMAT </w:instrText>
        </w:r>
        <w:r>
          <w:fldChar w:fldCharType="separate"/>
        </w:r>
        <w:r w:rsidR="006633EC">
          <w:rPr>
            <w:noProof/>
          </w:rPr>
          <w:t>134</w:t>
        </w:r>
        <w:r>
          <w:rPr>
            <w:noProof/>
          </w:rPr>
          <w:fldChar w:fldCharType="end"/>
        </w:r>
      </w:p>
    </w:sdtContent>
  </w:sdt>
  <w:p w:rsidR="0041405D" w:rsidRDefault="004140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41405D" w:rsidRDefault="0041405D">
        <w:pPr>
          <w:pStyle w:val="Footer"/>
          <w:jc w:val="center"/>
        </w:pPr>
        <w:r>
          <w:fldChar w:fldCharType="begin"/>
        </w:r>
        <w:r>
          <w:instrText xml:space="preserve"> PAGE   \* MERGEFORMAT </w:instrText>
        </w:r>
        <w:r>
          <w:fldChar w:fldCharType="separate"/>
        </w:r>
        <w:r w:rsidR="006633EC">
          <w:rPr>
            <w:noProof/>
          </w:rPr>
          <w:t>177</w:t>
        </w:r>
        <w:r>
          <w:rPr>
            <w:noProof/>
          </w:rPr>
          <w:fldChar w:fldCharType="end"/>
        </w:r>
      </w:p>
    </w:sdtContent>
  </w:sdt>
  <w:p w:rsidR="0041405D" w:rsidRDefault="004140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41405D" w:rsidRDefault="0041405D">
        <w:pPr>
          <w:pStyle w:val="Footer"/>
          <w:jc w:val="center"/>
        </w:pPr>
        <w:r>
          <w:fldChar w:fldCharType="begin"/>
        </w:r>
        <w:r>
          <w:instrText xml:space="preserve"> PAGE   \* MERGEFORMAT </w:instrText>
        </w:r>
        <w:r>
          <w:fldChar w:fldCharType="separate"/>
        </w:r>
        <w:r w:rsidR="006633EC">
          <w:rPr>
            <w:noProof/>
          </w:rPr>
          <w:t>203</w:t>
        </w:r>
        <w:r>
          <w:rPr>
            <w:noProof/>
          </w:rPr>
          <w:fldChar w:fldCharType="end"/>
        </w:r>
      </w:p>
    </w:sdtContent>
  </w:sdt>
  <w:p w:rsidR="0041405D" w:rsidRDefault="004140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14E7" w:rsidRDefault="00F214E7" w:rsidP="0063122C">
      <w:pPr>
        <w:spacing w:after="0" w:line="240" w:lineRule="auto"/>
      </w:pPr>
      <w:r>
        <w:separator/>
      </w:r>
    </w:p>
  </w:footnote>
  <w:footnote w:type="continuationSeparator" w:id="0">
    <w:p w:rsidR="00F214E7" w:rsidRDefault="00F214E7"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41405D" w:rsidRDefault="0041405D">
        <w:pPr>
          <w:pStyle w:val="Header"/>
          <w:jc w:val="right"/>
        </w:pPr>
        <w:r>
          <w:fldChar w:fldCharType="begin"/>
        </w:r>
        <w:r>
          <w:instrText xml:space="preserve"> PAGE   \* MERGEFORMAT </w:instrText>
        </w:r>
        <w:r>
          <w:fldChar w:fldCharType="separate"/>
        </w:r>
        <w:r w:rsidR="00804642">
          <w:rPr>
            <w:noProof/>
          </w:rPr>
          <w:t>115</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jc w:val="right"/>
    </w:pPr>
  </w:p>
  <w:p w:rsidR="0041405D" w:rsidRDefault="004140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jc w:val="right"/>
    </w:pPr>
  </w:p>
  <w:p w:rsidR="0041405D" w:rsidRDefault="0041405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jc w:val="right"/>
    </w:pPr>
  </w:p>
  <w:p w:rsidR="0041405D" w:rsidRDefault="0041405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jc w:val="right"/>
    </w:pPr>
  </w:p>
  <w:p w:rsidR="0041405D" w:rsidRDefault="004140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05D" w:rsidRDefault="004140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5360D6A"/>
    <w:multiLevelType w:val="hybridMultilevel"/>
    <w:tmpl w:val="79A4FC02"/>
    <w:lvl w:ilvl="0" w:tplc="5AAE3C00">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6">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9">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6">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D091F1B"/>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35"/>
  </w:num>
  <w:num w:numId="3">
    <w:abstractNumId w:val="58"/>
  </w:num>
  <w:num w:numId="4">
    <w:abstractNumId w:val="36"/>
  </w:num>
  <w:num w:numId="5">
    <w:abstractNumId w:val="49"/>
  </w:num>
  <w:num w:numId="6">
    <w:abstractNumId w:val="54"/>
  </w:num>
  <w:num w:numId="7">
    <w:abstractNumId w:val="52"/>
  </w:num>
  <w:num w:numId="8">
    <w:abstractNumId w:val="21"/>
  </w:num>
  <w:num w:numId="9">
    <w:abstractNumId w:val="7"/>
  </w:num>
  <w:num w:numId="10">
    <w:abstractNumId w:val="28"/>
  </w:num>
  <w:num w:numId="11">
    <w:abstractNumId w:val="37"/>
  </w:num>
  <w:num w:numId="12">
    <w:abstractNumId w:val="25"/>
  </w:num>
  <w:num w:numId="13">
    <w:abstractNumId w:val="4"/>
  </w:num>
  <w:num w:numId="14">
    <w:abstractNumId w:val="55"/>
  </w:num>
  <w:num w:numId="15">
    <w:abstractNumId w:val="10"/>
  </w:num>
  <w:num w:numId="16">
    <w:abstractNumId w:val="30"/>
  </w:num>
  <w:num w:numId="17">
    <w:abstractNumId w:val="1"/>
  </w:num>
  <w:num w:numId="18">
    <w:abstractNumId w:val="32"/>
  </w:num>
  <w:num w:numId="19">
    <w:abstractNumId w:val="12"/>
  </w:num>
  <w:num w:numId="20">
    <w:abstractNumId w:val="38"/>
  </w:num>
  <w:num w:numId="21">
    <w:abstractNumId w:val="16"/>
  </w:num>
  <w:num w:numId="22">
    <w:abstractNumId w:val="56"/>
  </w:num>
  <w:num w:numId="23">
    <w:abstractNumId w:val="42"/>
  </w:num>
  <w:num w:numId="24">
    <w:abstractNumId w:val="50"/>
  </w:num>
  <w:num w:numId="25">
    <w:abstractNumId w:val="40"/>
  </w:num>
  <w:num w:numId="26">
    <w:abstractNumId w:val="33"/>
  </w:num>
  <w:num w:numId="27">
    <w:abstractNumId w:val="48"/>
  </w:num>
  <w:num w:numId="28">
    <w:abstractNumId w:val="29"/>
  </w:num>
  <w:num w:numId="29">
    <w:abstractNumId w:val="27"/>
  </w:num>
  <w:num w:numId="30">
    <w:abstractNumId w:val="14"/>
  </w:num>
  <w:num w:numId="31">
    <w:abstractNumId w:val="20"/>
  </w:num>
  <w:num w:numId="32">
    <w:abstractNumId w:val="15"/>
  </w:num>
  <w:num w:numId="33">
    <w:abstractNumId w:val="23"/>
  </w:num>
  <w:num w:numId="34">
    <w:abstractNumId w:val="34"/>
  </w:num>
  <w:num w:numId="35">
    <w:abstractNumId w:val="13"/>
  </w:num>
  <w:num w:numId="36">
    <w:abstractNumId w:val="43"/>
  </w:num>
  <w:num w:numId="37">
    <w:abstractNumId w:val="26"/>
  </w:num>
  <w:num w:numId="38">
    <w:abstractNumId w:val="51"/>
  </w:num>
  <w:num w:numId="39">
    <w:abstractNumId w:val="8"/>
  </w:num>
  <w:num w:numId="40">
    <w:abstractNumId w:val="5"/>
  </w:num>
  <w:num w:numId="41">
    <w:abstractNumId w:val="9"/>
  </w:num>
  <w:num w:numId="42">
    <w:abstractNumId w:val="19"/>
  </w:num>
  <w:num w:numId="43">
    <w:abstractNumId w:val="6"/>
  </w:num>
  <w:num w:numId="44">
    <w:abstractNumId w:val="41"/>
  </w:num>
  <w:num w:numId="45">
    <w:abstractNumId w:val="47"/>
  </w:num>
  <w:num w:numId="46">
    <w:abstractNumId w:val="46"/>
  </w:num>
  <w:num w:numId="47">
    <w:abstractNumId w:val="44"/>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3"/>
  </w:num>
  <w:num w:numId="55">
    <w:abstractNumId w:val="45"/>
  </w:num>
  <w:num w:numId="56">
    <w:abstractNumId w:val="39"/>
  </w:num>
  <w:num w:numId="57">
    <w:abstractNumId w:val="17"/>
  </w:num>
  <w:num w:numId="58">
    <w:abstractNumId w:val="57"/>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236A9"/>
    <w:rsid w:val="00030177"/>
    <w:rsid w:val="00034F22"/>
    <w:rsid w:val="0003566B"/>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2868"/>
    <w:rsid w:val="00095F0B"/>
    <w:rsid w:val="000A0AAE"/>
    <w:rsid w:val="000A20F7"/>
    <w:rsid w:val="000A591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22EAD"/>
    <w:rsid w:val="00124B93"/>
    <w:rsid w:val="001310E2"/>
    <w:rsid w:val="00131505"/>
    <w:rsid w:val="00132E2C"/>
    <w:rsid w:val="00135C04"/>
    <w:rsid w:val="00136320"/>
    <w:rsid w:val="00144120"/>
    <w:rsid w:val="0015108B"/>
    <w:rsid w:val="0015179A"/>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7450"/>
    <w:rsid w:val="001E0854"/>
    <w:rsid w:val="001E4969"/>
    <w:rsid w:val="001E6431"/>
    <w:rsid w:val="001F0D4A"/>
    <w:rsid w:val="001F3EF5"/>
    <w:rsid w:val="001F43B5"/>
    <w:rsid w:val="001F65A6"/>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C3D"/>
    <w:rsid w:val="003304E8"/>
    <w:rsid w:val="00330729"/>
    <w:rsid w:val="00331062"/>
    <w:rsid w:val="00331C79"/>
    <w:rsid w:val="00331D9B"/>
    <w:rsid w:val="00332E20"/>
    <w:rsid w:val="00333187"/>
    <w:rsid w:val="003425B4"/>
    <w:rsid w:val="00346D32"/>
    <w:rsid w:val="00350E3C"/>
    <w:rsid w:val="00351E23"/>
    <w:rsid w:val="0035245D"/>
    <w:rsid w:val="00353DCC"/>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5B2"/>
    <w:rsid w:val="004206EF"/>
    <w:rsid w:val="00420D85"/>
    <w:rsid w:val="004309A2"/>
    <w:rsid w:val="0043228E"/>
    <w:rsid w:val="004330D0"/>
    <w:rsid w:val="00433BDE"/>
    <w:rsid w:val="004349FF"/>
    <w:rsid w:val="0043689C"/>
    <w:rsid w:val="004375B5"/>
    <w:rsid w:val="004468DA"/>
    <w:rsid w:val="00446D14"/>
    <w:rsid w:val="004472E3"/>
    <w:rsid w:val="00447EA6"/>
    <w:rsid w:val="00453C07"/>
    <w:rsid w:val="00453E35"/>
    <w:rsid w:val="004563B4"/>
    <w:rsid w:val="00461035"/>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4A4D"/>
    <w:rsid w:val="004B76B3"/>
    <w:rsid w:val="004B7A2E"/>
    <w:rsid w:val="004C0BF8"/>
    <w:rsid w:val="004C3E76"/>
    <w:rsid w:val="004C5CDC"/>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26B68"/>
    <w:rsid w:val="0053392D"/>
    <w:rsid w:val="00533E31"/>
    <w:rsid w:val="00540FFE"/>
    <w:rsid w:val="00543158"/>
    <w:rsid w:val="0055422C"/>
    <w:rsid w:val="00556AA4"/>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836AB"/>
    <w:rsid w:val="0088424D"/>
    <w:rsid w:val="00892C33"/>
    <w:rsid w:val="008958F3"/>
    <w:rsid w:val="008971C6"/>
    <w:rsid w:val="008A2C81"/>
    <w:rsid w:val="008A3EC8"/>
    <w:rsid w:val="008A4C57"/>
    <w:rsid w:val="008A69D6"/>
    <w:rsid w:val="008B0A61"/>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1B83"/>
    <w:rsid w:val="009006CB"/>
    <w:rsid w:val="0090118C"/>
    <w:rsid w:val="00903C76"/>
    <w:rsid w:val="00905B28"/>
    <w:rsid w:val="00912A68"/>
    <w:rsid w:val="00912E1B"/>
    <w:rsid w:val="0091600B"/>
    <w:rsid w:val="00916C53"/>
    <w:rsid w:val="0092225B"/>
    <w:rsid w:val="009243C9"/>
    <w:rsid w:val="00926E0B"/>
    <w:rsid w:val="00931385"/>
    <w:rsid w:val="009339D2"/>
    <w:rsid w:val="009366B1"/>
    <w:rsid w:val="009367B9"/>
    <w:rsid w:val="009401C0"/>
    <w:rsid w:val="0094287C"/>
    <w:rsid w:val="00944217"/>
    <w:rsid w:val="00944DBB"/>
    <w:rsid w:val="00952ECD"/>
    <w:rsid w:val="00953B7D"/>
    <w:rsid w:val="00954987"/>
    <w:rsid w:val="0095576D"/>
    <w:rsid w:val="00955A0B"/>
    <w:rsid w:val="009619CB"/>
    <w:rsid w:val="00963F39"/>
    <w:rsid w:val="0096507A"/>
    <w:rsid w:val="00966B60"/>
    <w:rsid w:val="009716CA"/>
    <w:rsid w:val="00982DA6"/>
    <w:rsid w:val="009861DA"/>
    <w:rsid w:val="00991AF2"/>
    <w:rsid w:val="009923D2"/>
    <w:rsid w:val="00992643"/>
    <w:rsid w:val="00993051"/>
    <w:rsid w:val="00993B17"/>
    <w:rsid w:val="009A114E"/>
    <w:rsid w:val="009A296E"/>
    <w:rsid w:val="009A420C"/>
    <w:rsid w:val="009B0F89"/>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2713"/>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4CF8"/>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3C38"/>
    <w:rsid w:val="00BA060D"/>
    <w:rsid w:val="00BA0B57"/>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16DF"/>
    <w:rsid w:val="00DA47CF"/>
    <w:rsid w:val="00DA59B5"/>
    <w:rsid w:val="00DA7371"/>
    <w:rsid w:val="00DA7DEF"/>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75C51"/>
    <w:rsid w:val="00E819F0"/>
    <w:rsid w:val="00E81AA8"/>
    <w:rsid w:val="00E847BD"/>
    <w:rsid w:val="00E86722"/>
    <w:rsid w:val="00E87BC1"/>
    <w:rsid w:val="00E87DB1"/>
    <w:rsid w:val="00E9223D"/>
    <w:rsid w:val="00E93652"/>
    <w:rsid w:val="00E95BA4"/>
    <w:rsid w:val="00E96D1C"/>
    <w:rsid w:val="00EA6697"/>
    <w:rsid w:val="00EB2690"/>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image" Target="media/image144.png"/><Relationship Id="rId170" Type="http://schemas.openxmlformats.org/officeDocument/2006/relationships/image" Target="media/image153.png"/><Relationship Id="rId226" Type="http://schemas.openxmlformats.org/officeDocument/2006/relationships/image" Target="media/image208.png"/><Relationship Id="rId268" Type="http://schemas.openxmlformats.org/officeDocument/2006/relationships/fontTable" Target="fontTable.xml"/><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0.jpg"/><Relationship Id="rId160" Type="http://schemas.openxmlformats.org/officeDocument/2006/relationships/image" Target="media/image145.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g"/><Relationship Id="rId139" Type="http://schemas.openxmlformats.org/officeDocument/2006/relationships/image" Target="media/image124.png"/><Relationship Id="rId85" Type="http://schemas.openxmlformats.org/officeDocument/2006/relationships/footer" Target="footer1.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5.png"/><Relationship Id="rId119" Type="http://schemas.openxmlformats.org/officeDocument/2006/relationships/image" Target="media/image104.jp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6.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image" Target="media/image242.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jp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7.jpe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2.xml"/><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4.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jpeg"/><Relationship Id="rId142" Type="http://schemas.openxmlformats.org/officeDocument/2006/relationships/image" Target="media/image127.png"/><Relationship Id="rId163" Type="http://schemas.openxmlformats.org/officeDocument/2006/relationships/header" Target="header5.xml"/><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footer" Target="footer2.xml"/><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image" Target="media/image243.jpe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hyperlink" Target="mailto:4@1.5" TargetMode="External"/><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header" Target="header3.xml"/><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yperlink" Target="mailto:harisanwar129@gmail.com" TargetMode="Externa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footer" Target="footer3.xml"/><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image" Target="media/image72.png"/><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image" Target="media/image184.pn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hyperlink" Target="http://repository.potensi-utama.ac.id/jspui/bitstream/123456789/2990/6/BAB%20II.pdf" TargetMode="Externa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header" Target="header4.xml"/><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5.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hyperlink" Target="http://weekly.cnbnews.com/news/article.html?no=124000" TargetMode="External"/><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4.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header" Target="header7.xml"/><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footer" Target="footer5.xml"/><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header" Target="header1.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header" Target="header6.xml"/><Relationship Id="rId247" Type="http://schemas.openxmlformats.org/officeDocument/2006/relationships/image" Target="media/image229.png"/><Relationship Id="rId107" Type="http://schemas.openxmlformats.org/officeDocument/2006/relationships/image" Target="media/image9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B2D55-8191-4CD3-9B46-2B92D2D56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346</Pages>
  <Words>47839</Words>
  <Characters>272684</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2</cp:revision>
  <cp:lastPrinted>2021-05-21T03:30:00Z</cp:lastPrinted>
  <dcterms:created xsi:type="dcterms:W3CDTF">2021-05-23T09:09:00Z</dcterms:created>
  <dcterms:modified xsi:type="dcterms:W3CDTF">2021-05-30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